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Default="00EE3ECF" w:rsidP="00342E4E">
      <w:pPr>
        <w:pBdr>
          <w:bottom w:val="single" w:sz="4" w:space="1" w:color="auto"/>
        </w:pBdr>
        <w:jc w:val="center"/>
        <w:rPr>
          <w:rFonts w:ascii="NeueHaasGroteskDisp Pro Md" w:hAnsi="NeueHaasGroteskDisp Pro Md"/>
          <w:bCs/>
          <w:caps/>
          <w:sz w:val="40"/>
          <w:szCs w:val="40"/>
          <w:lang w:val="en-US"/>
        </w:rPr>
      </w:pP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Igor</w:t>
      </w:r>
      <w:r w:rsidR="008C296B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 xml:space="preserve"> </w:t>
      </w: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Grossmann</w:t>
      </w:r>
      <w:r w:rsidR="006E200E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, Ph. D.</w:t>
      </w:r>
    </w:p>
    <w:p w14:paraId="6DCE336D" w14:textId="01B02E1C" w:rsidR="000E58CB" w:rsidRDefault="000E58CB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 w:rsidRPr="000E58CB">
        <w:rPr>
          <w:rFonts w:ascii="Spectral" w:hAnsi="Spectral"/>
          <w:bCs/>
          <w:sz w:val="22"/>
          <w:szCs w:val="22"/>
          <w:lang w:val="en-US"/>
        </w:rPr>
        <w:t>Department of Psychology</w:t>
      </w:r>
      <w:r>
        <w:rPr>
          <w:rFonts w:ascii="Spectral" w:hAnsi="Spectral"/>
          <w:bCs/>
          <w:sz w:val="22"/>
          <w:szCs w:val="22"/>
          <w:lang w:val="en-US"/>
        </w:rPr>
        <w:t xml:space="preserve"> • University of Waterloo</w:t>
      </w:r>
    </w:p>
    <w:p w14:paraId="5EE590F8" w14:textId="595291C6" w:rsidR="000E58CB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bCs/>
          <w:sz w:val="22"/>
          <w:szCs w:val="22"/>
          <w:lang w:val="en-US"/>
        </w:rPr>
        <w:t>200 University Ave West • Waterloo, ON N2L 3G1 • Canada</w:t>
      </w:r>
    </w:p>
    <w:p w14:paraId="4FAF5130" w14:textId="6E068883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color w:val="000000"/>
          <w:sz w:val="22"/>
          <w:szCs w:val="22"/>
          <w:lang w:val="en-US"/>
        </w:rPr>
        <w:t xml:space="preserve">+1 </w:t>
      </w:r>
      <w:r w:rsidRPr="003059C8">
        <w:rPr>
          <w:rFonts w:ascii="Spectral" w:hAnsi="Spectral"/>
          <w:color w:val="000000"/>
          <w:sz w:val="22"/>
          <w:szCs w:val="22"/>
          <w:lang w:val="en-US"/>
        </w:rPr>
        <w:t>519-888-4567 x 31793</w:t>
      </w:r>
      <w:r>
        <w:rPr>
          <w:rFonts w:ascii="Spectral" w:hAnsi="Spectral"/>
          <w:color w:val="000000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1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igrossma@uwaterloo.ca</w:t>
        </w:r>
      </w:hyperlink>
      <w:r>
        <w:rPr>
          <w:rStyle w:val="Hyperlink"/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2" w:history="1">
        <w:r w:rsidRPr="004941F1">
          <w:rPr>
            <w:rStyle w:val="Hyperlink"/>
            <w:rFonts w:ascii="Spectral" w:hAnsi="Spectral"/>
            <w:bCs/>
            <w:sz w:val="22"/>
            <w:szCs w:val="22"/>
            <w:lang w:val="en-US"/>
          </w:rPr>
          <w:t>https://igorgrossmann.com</w:t>
        </w:r>
      </w:hyperlink>
    </w:p>
    <w:p w14:paraId="2CE7EBB7" w14:textId="77777777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</w:p>
    <w:p w14:paraId="07DEE553" w14:textId="13273A29" w:rsidR="005171C0" w:rsidRPr="003C0C42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lang w:val="en-US"/>
        </w:rPr>
      </w:pPr>
      <w:r w:rsidRPr="003C0C42">
        <w:rPr>
          <w:rFonts w:ascii="NeueHaasGroteskDisp Pro Md" w:hAnsi="NeueHaasGroteskDisp Pro Md"/>
          <w:color w:val="000000"/>
          <w:lang w:val="en-US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1A4386" w14:paraId="76D59966" w14:textId="77777777" w:rsidTr="00283386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h.D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Social Psychology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, University of 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ichigan</w:t>
            </w:r>
          </w:p>
          <w:p w14:paraId="7CD0F1B5" w14:textId="7A879FF1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3CE46DB2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.S., Psychology, University of Michigan</w:t>
            </w:r>
          </w:p>
          <w:p w14:paraId="2AD8092B" w14:textId="714BA753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03E715AA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</w:t>
            </w:r>
            <w:r w:rsidR="00320DA5">
              <w:rPr>
                <w:rFonts w:ascii="Spectral" w:hAnsi="Spectral"/>
                <w:sz w:val="22"/>
                <w:szCs w:val="22"/>
                <w:lang w:val="en-US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Default="00320DA5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Vordiplom (B.S. equivalent), Psychology, </w:t>
            </w:r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lbert-Ludwigs-Universität Freiburg, Germany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. DAAD-honored year abroad, University of Michigan</w:t>
            </w:r>
          </w:p>
        </w:tc>
      </w:tr>
    </w:tbl>
    <w:p w14:paraId="41C8F396" w14:textId="77777777" w:rsidR="00052E6D" w:rsidRPr="006B57A3" w:rsidRDefault="00052E6D" w:rsidP="00CA1E00">
      <w:pPr>
        <w:autoSpaceDE w:val="0"/>
        <w:autoSpaceDN w:val="0"/>
        <w:adjustRightInd w:val="0"/>
        <w:rPr>
          <w:rFonts w:ascii="Spectral" w:hAnsi="Spectral"/>
          <w:bCs/>
          <w:sz w:val="16"/>
          <w:szCs w:val="16"/>
          <w:lang w:val="en-US"/>
        </w:rPr>
      </w:pPr>
    </w:p>
    <w:p w14:paraId="39F70D9B" w14:textId="77777777" w:rsidR="000E58CB" w:rsidRPr="00320DA5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lang w:val="en-GB"/>
        </w:rPr>
      </w:pPr>
      <w:r w:rsidRPr="00320DA5">
        <w:rPr>
          <w:rFonts w:ascii="NeueHaasGroteskDisp Pro Md" w:hAnsi="NeueHaasGroteskDisp Pro Md"/>
          <w:bCs/>
          <w:color w:val="000000"/>
          <w:lang w:val="en-GB"/>
        </w:rPr>
        <w:t>Research Interests</w:t>
      </w:r>
    </w:p>
    <w:p w14:paraId="19C89CD1" w14:textId="77777777" w:rsidR="00862655" w:rsidRDefault="00862655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</w:p>
    <w:p w14:paraId="55D1BEFC" w14:textId="1CAC29F9" w:rsidR="000E58CB" w:rsidRPr="003059C8" w:rsidRDefault="000E58CB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  <w:r w:rsidRPr="003059C8">
        <w:rPr>
          <w:rFonts w:ascii="Spectral" w:hAnsi="Spectral"/>
          <w:color w:val="000000"/>
          <w:sz w:val="22"/>
          <w:szCs w:val="22"/>
          <w:lang w:val="en-GB"/>
        </w:rPr>
        <w:t>Cultur</w:t>
      </w:r>
      <w:r>
        <w:rPr>
          <w:rFonts w:ascii="Spectral" w:hAnsi="Spectral"/>
          <w:color w:val="000000"/>
          <w:sz w:val="22"/>
          <w:szCs w:val="22"/>
          <w:lang w:val="en-GB"/>
        </w:rPr>
        <w:t>al change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 and evolution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; </w:t>
      </w:r>
      <w:r w:rsidR="00730C54">
        <w:rPr>
          <w:rFonts w:ascii="Spectral" w:hAnsi="Spectral"/>
          <w:color w:val="000000"/>
          <w:sz w:val="22"/>
          <w:szCs w:val="22"/>
          <w:lang w:val="en-GB"/>
        </w:rPr>
        <w:t xml:space="preserve">Emotion regulation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Epistemic cognition;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Judgment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Forecasting; </w:t>
      </w:r>
      <w:r>
        <w:rPr>
          <w:rFonts w:ascii="Spectral" w:hAnsi="Spectral"/>
          <w:color w:val="000000"/>
          <w:sz w:val="22"/>
          <w:szCs w:val="22"/>
          <w:lang w:val="en-GB"/>
        </w:rPr>
        <w:t>Moral psychology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Political Psychology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Psychometrics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Reasoning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Social Cognition; Wisdom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.</w:t>
      </w:r>
    </w:p>
    <w:p w14:paraId="7F61805F" w14:textId="77777777" w:rsidR="000E58CB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7218EDF1" w14:textId="796692D1" w:rsidR="00EB35FD" w:rsidRPr="00320DA5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320DA5">
        <w:rPr>
          <w:rFonts w:ascii="NeueHaasGroteskDisp Pro Md" w:hAnsi="NeueHaasGroteskDisp Pro Md"/>
          <w:bCs/>
          <w:lang w:val="en-US"/>
        </w:rPr>
        <w:t>Academic</w:t>
      </w:r>
      <w:r w:rsidR="003059C8" w:rsidRPr="00320DA5">
        <w:rPr>
          <w:rFonts w:ascii="NeueHaasGroteskDisp Pro Md" w:hAnsi="NeueHaasGroteskDisp Pro Md"/>
          <w:bCs/>
          <w:lang w:val="en-US"/>
        </w:rPr>
        <w:t xml:space="preserve"> a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1A4386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37C92F8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ociate Professor</w:t>
            </w:r>
            <w:r w:rsidR="002E327C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with tenure)</w:t>
            </w:r>
          </w:p>
          <w:p w14:paraId="14204F5D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  <w:tr w:rsidR="002E2172" w:rsidRPr="001A4386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istant Professor</w:t>
            </w:r>
          </w:p>
          <w:p w14:paraId="7C902E7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</w:tbl>
    <w:p w14:paraId="0D0B940D" w14:textId="77777777" w:rsidR="006E200E" w:rsidRPr="006B57A3" w:rsidRDefault="006E200E" w:rsidP="005E4D71">
      <w:pPr>
        <w:autoSpaceDE w:val="0"/>
        <w:autoSpaceDN w:val="0"/>
        <w:adjustRightInd w:val="0"/>
        <w:rPr>
          <w:rFonts w:ascii="Spectral" w:hAnsi="Spectral"/>
          <w:sz w:val="16"/>
          <w:szCs w:val="16"/>
          <w:lang w:val="en-US"/>
        </w:rPr>
      </w:pPr>
    </w:p>
    <w:p w14:paraId="37C1D711" w14:textId="440C61C2" w:rsidR="003059C8" w:rsidRP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</w:pP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H-Index </w:t>
      </w:r>
      <w:r w:rsidRPr="00746886">
        <w:rPr>
          <w:rFonts w:ascii="Spectral" w:hAnsi="Spectral"/>
          <w:bCs/>
          <w:color w:val="000000"/>
          <w:sz w:val="22"/>
          <w:szCs w:val="22"/>
          <w:lang w:val="en-US"/>
        </w:rPr>
        <w:t>3</w:t>
      </w:r>
      <w:r w:rsidR="009563C1">
        <w:rPr>
          <w:rFonts w:ascii="Spectral" w:hAnsi="Spectral"/>
          <w:bCs/>
          <w:color w:val="000000"/>
          <w:sz w:val="22"/>
          <w:szCs w:val="22"/>
          <w:lang w:val="en-US"/>
        </w:rPr>
        <w:t>8</w:t>
      </w: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 Citations </w:t>
      </w:r>
      <w:r w:rsidR="005F109E">
        <w:rPr>
          <w:rFonts w:ascii="Spectral" w:hAnsi="Spectral"/>
          <w:bCs/>
          <w:color w:val="000000"/>
          <w:sz w:val="22"/>
          <w:szCs w:val="22"/>
          <w:lang w:val="en-US"/>
        </w:rPr>
        <w:t>6,</w:t>
      </w:r>
      <w:r w:rsidR="006B48F4">
        <w:rPr>
          <w:rFonts w:ascii="Spectral" w:hAnsi="Spectral"/>
          <w:bCs/>
          <w:color w:val="000000"/>
          <w:sz w:val="22"/>
          <w:szCs w:val="22"/>
          <w:lang w:val="en-US"/>
        </w:rPr>
        <w:t>7</w:t>
      </w:r>
      <w:r w:rsidR="00CE2380">
        <w:rPr>
          <w:rFonts w:ascii="Spectral" w:hAnsi="Spectral"/>
          <w:bCs/>
          <w:color w:val="000000"/>
          <w:sz w:val="22"/>
          <w:szCs w:val="22"/>
          <w:lang w:val="en-US"/>
        </w:rPr>
        <w:t>68</w:t>
      </w:r>
    </w:p>
    <w:p w14:paraId="3027D8CB" w14:textId="77777777" w:rsid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</w:pPr>
    </w:p>
    <w:p w14:paraId="6AD80B9A" w14:textId="4299DD78" w:rsidR="00EA6518" w:rsidRPr="00862655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bookmarkStart w:id="0" w:name="_Hlk47042914"/>
      <w:bookmarkStart w:id="1" w:name="_Hlk47042922"/>
      <w:r w:rsidRPr="00862655">
        <w:rPr>
          <w:rFonts w:ascii="NeueHaasGroteskDisp Pro Md" w:hAnsi="NeueHaasGroteskDisp Pro Md"/>
          <w:bCs/>
          <w:lang w:val="en-US"/>
        </w:rPr>
        <w:t xml:space="preserve">Awards and </w:t>
      </w:r>
      <w:r w:rsidR="003059C8" w:rsidRPr="00862655">
        <w:rPr>
          <w:rFonts w:ascii="NeueHaasGroteskDisp Pro Md" w:hAnsi="NeueHaasGroteskDisp Pro Md"/>
          <w:bCs/>
          <w:lang w:val="en-US"/>
        </w:rPr>
        <w:t xml:space="preserve">Honors 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B711B8" w:rsidRPr="001A4386" w14:paraId="29ACFAB4" w14:textId="77777777" w:rsidTr="006B6BC9">
        <w:tc>
          <w:tcPr>
            <w:tcW w:w="1548" w:type="dxa"/>
          </w:tcPr>
          <w:p w14:paraId="1FB2D62F" w14:textId="77777777" w:rsidR="00B711B8" w:rsidRDefault="00B711B8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885235B" w14:textId="4D250161" w:rsidR="00B711B8" w:rsidRDefault="00B711B8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46CDBD24" w14:textId="77777777" w:rsidR="00B711B8" w:rsidRDefault="00B711B8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</w:p>
          <w:p w14:paraId="66AA2DD4" w14:textId="6517AFC7" w:rsidR="00B711B8" w:rsidRDefault="00B711B8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Nominee for</w:t>
            </w:r>
            <w:hyperlink r:id="rId13" w:history="1">
              <w:r w:rsidRPr="00B711B8">
                <w:rPr>
                  <w:rStyle w:val="Hyperlink"/>
                  <w:rFonts w:ascii="Spectral" w:hAnsi="Spectral"/>
                  <w:sz w:val="22"/>
                  <w:szCs w:val="22"/>
                </w:rPr>
                <w:t xml:space="preserve"> The best of the web 2021 — Developer Site of the Year (awwwards.com)</w:t>
              </w:r>
            </w:hyperlink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or WorldafterCovid.info</w:t>
            </w:r>
          </w:p>
        </w:tc>
      </w:tr>
      <w:tr w:rsidR="006B57A3" w:rsidRPr="001A4386" w14:paraId="52894EF4" w14:textId="77777777" w:rsidTr="006B6BC9">
        <w:tc>
          <w:tcPr>
            <w:tcW w:w="1548" w:type="dxa"/>
          </w:tcPr>
          <w:p w14:paraId="7654A636" w14:textId="4034CBA0" w:rsidR="006B57A3" w:rsidRPr="003059C8" w:rsidRDefault="006B57A3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28795A48" w14:textId="494AA77A" w:rsidR="006B57A3" w:rsidRPr="003059C8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Site of the day for WorldafterCovid.info </w:t>
            </w:r>
            <w:hyperlink r:id="rId14" w:history="1">
              <w:r w:rsidRPr="006D2FA8">
                <w:rPr>
                  <w:rStyle w:val="Hyperlink"/>
                  <w:rFonts w:ascii="Spectral" w:hAnsi="Spectral"/>
                  <w:sz w:val="22"/>
                  <w:szCs w:val="22"/>
                  <w:lang w:val="en-CA"/>
                </w:rPr>
                <w:t>www.awwwards.com</w:t>
              </w:r>
            </w:hyperlink>
          </w:p>
        </w:tc>
      </w:tr>
      <w:tr w:rsidR="002563C0" w:rsidRPr="001A4386" w14:paraId="6579F676" w14:textId="77777777" w:rsidTr="006B6BC9">
        <w:tc>
          <w:tcPr>
            <w:tcW w:w="1548" w:type="dxa"/>
          </w:tcPr>
          <w:p w14:paraId="323203B2" w14:textId="7A8D96A1" w:rsidR="002563C0" w:rsidRPr="003059C8" w:rsidRDefault="002563C0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2" w:name="_Hlk61029761"/>
            <w:bookmarkEnd w:id="0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622" w:type="dxa"/>
          </w:tcPr>
          <w:p w14:paraId="43C486F3" w14:textId="6A8FA6E2" w:rsidR="002563C0" w:rsidRPr="003059C8" w:rsidRDefault="003C1154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ocieties</w:t>
            </w:r>
            <w:r w:rsidR="002563C0"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2019 Young Investigator Award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rom the </w:t>
            </w:r>
            <w:r w:rsidRPr="003C1154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Multidisciplinary Digital Publishing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(MIDI)</w:t>
            </w:r>
          </w:p>
        </w:tc>
      </w:tr>
      <w:tr w:rsidR="00AB4B72" w:rsidRPr="001A4386" w14:paraId="207AE4B3" w14:textId="77777777" w:rsidTr="006B6BC9">
        <w:tc>
          <w:tcPr>
            <w:tcW w:w="1548" w:type="dxa"/>
          </w:tcPr>
          <w:p w14:paraId="2E4BF5CC" w14:textId="17F756A7" w:rsidR="00AB4B72" w:rsidRPr="003059C8" w:rsidRDefault="00AB4B7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" w:name="_Hlk47042949"/>
            <w:bookmarkEnd w:id="1"/>
            <w:bookmarkEnd w:id="2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33215306" w14:textId="37229C7B" w:rsidR="00AB4B72" w:rsidRPr="003059C8" w:rsidRDefault="00AB4B72" w:rsidP="00320DA5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bookmarkStart w:id="4" w:name="_Hlk7328626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Joseph B. Gittler Award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from the </w:t>
            </w:r>
            <w:bookmarkStart w:id="5" w:name="_Hlk10136688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merican Psychological Foundation</w:t>
            </w:r>
            <w:bookmarkEnd w:id="4"/>
            <w:bookmarkEnd w:id="5"/>
          </w:p>
        </w:tc>
      </w:tr>
      <w:tr w:rsidR="00436C9F" w:rsidRPr="001A4386" w14:paraId="4C0C2443" w14:textId="77777777" w:rsidTr="006B6BC9">
        <w:tc>
          <w:tcPr>
            <w:tcW w:w="1548" w:type="dxa"/>
          </w:tcPr>
          <w:p w14:paraId="650B5A13" w14:textId="3D78B0C0" w:rsidR="00436C9F" w:rsidRPr="003059C8" w:rsidRDefault="00436C9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5E4E33F0" w14:textId="2F769125" w:rsidR="00436C9F" w:rsidRPr="00320DA5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</w:pP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AGE Young Scholar award</w:t>
            </w:r>
            <w:r w:rsidR="00320DA5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ociety for Personality and Social Psychology</w:t>
            </w:r>
          </w:p>
        </w:tc>
      </w:tr>
      <w:tr w:rsidR="00F47126" w:rsidRPr="001A4386" w14:paraId="23777D2E" w14:textId="77777777" w:rsidTr="006B6BC9">
        <w:tc>
          <w:tcPr>
            <w:tcW w:w="1548" w:type="dxa"/>
          </w:tcPr>
          <w:p w14:paraId="5C61D62B" w14:textId="77777777" w:rsidR="00F47126" w:rsidRPr="003059C8" w:rsidRDefault="00F4712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143F5D98" w14:textId="2DA1B3AC" w:rsidR="00F47126" w:rsidRPr="003059C8" w:rsidRDefault="00FF27B7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hyperlink r:id="rId15" w:history="1">
              <w:r w:rsidR="00F47126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 xml:space="preserve">USERN </w:t>
              </w:r>
              <w:r w:rsidR="004136BD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Prize</w:t>
              </w:r>
            </w:hyperlink>
            <w:r w:rsidR="00F47126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 Social Sciences</w:t>
            </w:r>
            <w:r w:rsid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="00320DA5">
              <w:rPr>
                <w:color w:val="000000"/>
              </w:rPr>
              <w:t xml:space="preserve"> </w:t>
            </w:r>
            <w:r w:rsidR="007C236A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Universal Scientific Education and Research Network </w:t>
            </w:r>
          </w:p>
        </w:tc>
      </w:tr>
      <w:tr w:rsidR="00C80AAF" w:rsidRPr="001A4386" w14:paraId="247333A8" w14:textId="77777777" w:rsidTr="006B6BC9">
        <w:tc>
          <w:tcPr>
            <w:tcW w:w="1548" w:type="dxa"/>
          </w:tcPr>
          <w:p w14:paraId="145E21DF" w14:textId="77777777" w:rsidR="00C80AAF" w:rsidRPr="003059C8" w:rsidRDefault="00C80AA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8</w:t>
            </w:r>
          </w:p>
        </w:tc>
        <w:tc>
          <w:tcPr>
            <w:tcW w:w="8622" w:type="dxa"/>
          </w:tcPr>
          <w:p w14:paraId="372AF76F" w14:textId="6EEABA20" w:rsidR="00C80AAF" w:rsidRPr="003059C8" w:rsidRDefault="00320DA5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utstanding Alumni Award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>
              <w:t xml:space="preserve"> </w:t>
            </w:r>
            <w:r w:rsidR="00C80AA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International Max Plank Research School on the Life Course </w:t>
            </w:r>
          </w:p>
        </w:tc>
      </w:tr>
      <w:tr w:rsidR="00480444" w:rsidRPr="001A4386" w14:paraId="427EE17D" w14:textId="77777777" w:rsidTr="006B6BC9">
        <w:tc>
          <w:tcPr>
            <w:tcW w:w="1548" w:type="dxa"/>
          </w:tcPr>
          <w:p w14:paraId="7CFB5A06" w14:textId="77777777" w:rsidR="00480444" w:rsidRPr="003059C8" w:rsidRDefault="00480444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622" w:type="dxa"/>
          </w:tcPr>
          <w:p w14:paraId="1A139D09" w14:textId="77777777" w:rsidR="00480444" w:rsidRPr="003059C8" w:rsidRDefault="00480444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ntario Early Researcher Award, Ontario</w:t>
            </w:r>
            <w:r w:rsidR="001A322D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Ministry of Research, Innovation and Science</w:t>
            </w:r>
          </w:p>
        </w:tc>
      </w:tr>
      <w:bookmarkEnd w:id="3"/>
      <w:tr w:rsidR="00BC44F6" w:rsidRPr="001A4386" w14:paraId="36F5084E" w14:textId="77777777" w:rsidTr="006B6BC9">
        <w:tc>
          <w:tcPr>
            <w:tcW w:w="1548" w:type="dxa"/>
          </w:tcPr>
          <w:p w14:paraId="022AE731" w14:textId="77777777" w:rsidR="00BC44F6" w:rsidRPr="003059C8" w:rsidRDefault="00BC44F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327BAF9" w14:textId="40EE56AE" w:rsidR="00BC44F6" w:rsidRPr="003059C8" w:rsidRDefault="00862655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ising Star Award, Association for Psychological Science</w:t>
            </w:r>
          </w:p>
        </w:tc>
      </w:tr>
      <w:tr w:rsidR="008D209C" w:rsidRPr="001A4386" w14:paraId="7F9B54F7" w14:textId="77777777" w:rsidTr="006B6BC9">
        <w:tc>
          <w:tcPr>
            <w:tcW w:w="1548" w:type="dxa"/>
          </w:tcPr>
          <w:p w14:paraId="5BB12B56" w14:textId="77777777" w:rsidR="008D209C" w:rsidRPr="003059C8" w:rsidRDefault="008D209C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3059C8" w:rsidRDefault="008D209C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unner-Up for “Application of Science Award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”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862655">
              <w:rPr>
                <w:color w:val="000000"/>
              </w:rPr>
              <w:t>N</w:t>
            </w:r>
            <w:r w:rsidR="00862655">
              <w:rPr>
                <w:color w:val="000000"/>
                <w:lang w:val="en-US"/>
              </w:rPr>
              <w:t>e</w:t>
            </w:r>
            <w:r w:rsidR="00862655">
              <w:rPr>
                <w:color w:val="000000"/>
              </w:rPr>
              <w:t>uroLeadership Institute</w:t>
            </w:r>
          </w:p>
        </w:tc>
      </w:tr>
      <w:tr w:rsidR="001B081F" w:rsidRPr="001A4386" w14:paraId="337A3908" w14:textId="77777777" w:rsidTr="006B6BC9">
        <w:tc>
          <w:tcPr>
            <w:tcW w:w="1548" w:type="dxa"/>
          </w:tcPr>
          <w:p w14:paraId="1DA7EB36" w14:textId="77777777" w:rsidR="001B081F" w:rsidRPr="003059C8" w:rsidRDefault="001B081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3253DA3" w14:textId="77777777" w:rsidR="001B081F" w:rsidRPr="003059C8" w:rsidRDefault="001B081F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Psychological Science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Editor’s Choice article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Grossmann &amp; Kross (2014)</w:t>
            </w:r>
          </w:p>
        </w:tc>
      </w:tr>
      <w:tr w:rsidR="00C6117A" w:rsidRPr="001A4386" w14:paraId="0BB1EBDC" w14:textId="77777777" w:rsidTr="006B6BC9">
        <w:tc>
          <w:tcPr>
            <w:tcW w:w="1548" w:type="dxa"/>
          </w:tcPr>
          <w:p w14:paraId="4CBDB531" w14:textId="77777777" w:rsidR="00C6117A" w:rsidRPr="003059C8" w:rsidRDefault="00C6117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95247C8" w14:textId="77777777" w:rsidR="00C6117A" w:rsidRPr="003059C8" w:rsidRDefault="00C6117A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President’s New Researcher Award, Canadian Psychological Association</w:t>
            </w:r>
          </w:p>
        </w:tc>
      </w:tr>
      <w:tr w:rsidR="00E67077" w:rsidRPr="001A4386" w14:paraId="2A7FB172" w14:textId="77777777" w:rsidTr="006B6BC9">
        <w:tc>
          <w:tcPr>
            <w:tcW w:w="1548" w:type="dxa"/>
          </w:tcPr>
          <w:p w14:paraId="4EB1DB3B" w14:textId="77777777" w:rsidR="00E67077" w:rsidRPr="003059C8" w:rsidRDefault="00E6707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7B8D372D" w14:textId="147E857A" w:rsidR="00E67077" w:rsidRPr="00862655" w:rsidRDefault="00E67077" w:rsidP="00E67077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The Otto Klineberg Intercultural and International Relations Award, The </w:t>
            </w:r>
            <w:bookmarkStart w:id="6" w:name="_Hlk73288063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ociety for the Psychological Study of Social Issues</w:t>
            </w:r>
            <w:r w:rsidR="001B081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bookmarkEnd w:id="6"/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– Grossmann, Karasawa et al. (2012)</w:t>
            </w:r>
          </w:p>
        </w:tc>
      </w:tr>
      <w:tr w:rsidR="00095FA2" w:rsidRPr="001A4386" w14:paraId="3494843F" w14:textId="77777777" w:rsidTr="006B6BC9">
        <w:tc>
          <w:tcPr>
            <w:tcW w:w="1548" w:type="dxa"/>
          </w:tcPr>
          <w:p w14:paraId="3AD90078" w14:textId="77777777" w:rsidR="00095FA2" w:rsidRPr="003059C8" w:rsidRDefault="00095FA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10BE47B4" w14:textId="77777777" w:rsidR="00095FA2" w:rsidRPr="003059C8" w:rsidRDefault="00AC403D" w:rsidP="00AC403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APA 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ssertation Award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Div 20: </w:t>
            </w:r>
            <w:r w:rsidR="00256997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dult Development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&amp; Aging)</w:t>
            </w:r>
          </w:p>
        </w:tc>
      </w:tr>
      <w:tr w:rsidR="000E68EF" w:rsidRPr="001A4386" w14:paraId="77B54F83" w14:textId="77777777" w:rsidTr="006B6BC9">
        <w:tc>
          <w:tcPr>
            <w:tcW w:w="1548" w:type="dxa"/>
          </w:tcPr>
          <w:p w14:paraId="152B2AFC" w14:textId="77777777" w:rsidR="000E68EF" w:rsidRPr="003059C8" w:rsidRDefault="000E68E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622" w:type="dxa"/>
          </w:tcPr>
          <w:p w14:paraId="6528E19D" w14:textId="77777777" w:rsidR="000E68EF" w:rsidRPr="003059C8" w:rsidRDefault="00260576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2013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mmer China Program Fellow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(declined)</w:t>
            </w:r>
          </w:p>
        </w:tc>
      </w:tr>
      <w:tr w:rsidR="00201ACA" w:rsidRPr="001A4386" w14:paraId="21B18EA4" w14:textId="77777777" w:rsidTr="006B6BC9">
        <w:tc>
          <w:tcPr>
            <w:tcW w:w="1548" w:type="dxa"/>
          </w:tcPr>
          <w:p w14:paraId="30658528" w14:textId="77777777" w:rsidR="00201ACA" w:rsidRPr="003059C8" w:rsidRDefault="00201AC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622" w:type="dxa"/>
          </w:tcPr>
          <w:p w14:paraId="74258CBF" w14:textId="77777777" w:rsidR="00201ACA" w:rsidRPr="003059C8" w:rsidRDefault="00201ACA" w:rsidP="00201ACA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ackham Pre</w:t>
            </w:r>
            <w:r w:rsidR="000F3C95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octoral Fellowship, University of Michigan</w:t>
            </w:r>
          </w:p>
        </w:tc>
      </w:tr>
      <w:tr w:rsidR="00B35767" w:rsidRPr="001A4386" w14:paraId="5CD33678" w14:textId="77777777" w:rsidTr="006B6BC9">
        <w:tc>
          <w:tcPr>
            <w:tcW w:w="1548" w:type="dxa"/>
          </w:tcPr>
          <w:p w14:paraId="3B78EC4A" w14:textId="77777777" w:rsidR="00B35767" w:rsidRPr="003059C8" w:rsidRDefault="00B3576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702188A8" w14:textId="77777777" w:rsidR="00B35767" w:rsidRPr="003059C8" w:rsidRDefault="00B35767" w:rsidP="000F70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Science</w:t>
            </w:r>
            <w:r w:rsidR="00651F7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Editor's Choic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0C4C49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rticle</w:t>
            </w:r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– Grossmann &amp; Kross (2010)</w:t>
            </w:r>
          </w:p>
        </w:tc>
      </w:tr>
      <w:tr w:rsidR="00710BD1" w:rsidRPr="001A4386" w14:paraId="6FF6D251" w14:textId="77777777" w:rsidTr="006B6BC9">
        <w:tc>
          <w:tcPr>
            <w:tcW w:w="1548" w:type="dxa"/>
          </w:tcPr>
          <w:p w14:paraId="1722D7B3" w14:textId="77777777" w:rsidR="00710BD1" w:rsidRPr="003059C8" w:rsidRDefault="00710BD1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603D7782" w14:textId="77777777" w:rsidR="00710BD1" w:rsidRPr="003059C8" w:rsidRDefault="00710BD1" w:rsidP="005B55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niel Katz Dissertation Fellowship in Psychology, University of Michiga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n</w:t>
            </w:r>
          </w:p>
        </w:tc>
      </w:tr>
      <w:tr w:rsidR="004558A6" w:rsidRPr="001A4386" w14:paraId="7F7321DF" w14:textId="77777777" w:rsidTr="006B6BC9">
        <w:tc>
          <w:tcPr>
            <w:tcW w:w="1548" w:type="dxa"/>
          </w:tcPr>
          <w:p w14:paraId="0203A2DC" w14:textId="77777777" w:rsidR="004558A6" w:rsidRPr="003059C8" w:rsidRDefault="004558A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33904CA8" w14:textId="4BE7E0BE" w:rsidR="004558A6" w:rsidRPr="00862655" w:rsidRDefault="004558A6" w:rsidP="00280FEB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</w:tc>
      </w:tr>
      <w:tr w:rsidR="004558A6" w:rsidRPr="001A4386" w14:paraId="6AFD58E2" w14:textId="77777777" w:rsidTr="006B6BC9">
        <w:tc>
          <w:tcPr>
            <w:tcW w:w="1548" w:type="dxa"/>
          </w:tcPr>
          <w:p w14:paraId="71BB3591" w14:textId="77777777" w:rsidR="004558A6" w:rsidRPr="003059C8" w:rsidRDefault="004558A6" w:rsidP="00070FC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</w:t>
            </w:r>
            <w:r w:rsidR="00070FC8" w:rsidRPr="003059C8">
              <w:rPr>
                <w:rFonts w:ascii="Spectral" w:hAnsi="Spectral"/>
                <w:sz w:val="22"/>
                <w:szCs w:val="22"/>
                <w:lang w:val="en-US"/>
              </w:rPr>
              <w:t>09</w:t>
            </w:r>
          </w:p>
        </w:tc>
        <w:tc>
          <w:tcPr>
            <w:tcW w:w="8622" w:type="dxa"/>
          </w:tcPr>
          <w:p w14:paraId="618A358D" w14:textId="19A5BACF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ilip Brickman Memorial Prize, University of Michigan  </w:t>
            </w:r>
          </w:p>
        </w:tc>
      </w:tr>
      <w:tr w:rsidR="004558A6" w:rsidRPr="001A4386" w14:paraId="58E368DE" w14:textId="77777777" w:rsidTr="006B6BC9">
        <w:tc>
          <w:tcPr>
            <w:tcW w:w="1548" w:type="dxa"/>
          </w:tcPr>
          <w:p w14:paraId="5EB85B82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622" w:type="dxa"/>
          </w:tcPr>
          <w:p w14:paraId="66E3C675" w14:textId="05FC4C41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</w:tc>
      </w:tr>
      <w:tr w:rsidR="004558A6" w:rsidRPr="001A4386" w14:paraId="2433CB2C" w14:textId="77777777" w:rsidTr="006B6BC9">
        <w:tc>
          <w:tcPr>
            <w:tcW w:w="1548" w:type="dxa"/>
          </w:tcPr>
          <w:p w14:paraId="40665D33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17E66E91" w14:textId="77777777" w:rsidR="004558A6" w:rsidRPr="003059C8" w:rsidRDefault="004558A6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AD Fellowship, DAAD: German Academic Exchange Service, Germany</w:t>
            </w:r>
          </w:p>
        </w:tc>
      </w:tr>
      <w:tr w:rsidR="00280FEB" w:rsidRPr="001A4386" w14:paraId="24695E72" w14:textId="77777777" w:rsidTr="006B6BC9">
        <w:tc>
          <w:tcPr>
            <w:tcW w:w="1548" w:type="dxa"/>
          </w:tcPr>
          <w:p w14:paraId="57CBD83C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2C6DEDD2" w14:textId="3B05FDCE" w:rsidR="00280FEB" w:rsidRPr="003059C8" w:rsidRDefault="00280FE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Max-Kade </w:t>
            </w:r>
            <w:r w:rsidR="005C0D00" w:rsidRPr="003059C8">
              <w:rPr>
                <w:rFonts w:ascii="Spectral" w:hAnsi="Spectral"/>
                <w:sz w:val="22"/>
                <w:szCs w:val="22"/>
                <w:lang w:val="en-US"/>
              </w:rPr>
              <w:t>Scholarshi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Michigan</w:t>
            </w:r>
          </w:p>
        </w:tc>
      </w:tr>
      <w:tr w:rsidR="00280FEB" w:rsidRPr="001A4386" w14:paraId="6F3BB0F6" w14:textId="77777777" w:rsidTr="006B6BC9">
        <w:tc>
          <w:tcPr>
            <w:tcW w:w="1548" w:type="dxa"/>
          </w:tcPr>
          <w:p w14:paraId="54EFCDF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3059C8" w:rsidRDefault="00C6117A" w:rsidP="00C6117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Poster, European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ngress o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f Psychology Students </w:t>
            </w:r>
          </w:p>
        </w:tc>
      </w:tr>
      <w:tr w:rsidR="00280FEB" w:rsidRPr="001A4386" w14:paraId="042F0387" w14:textId="77777777" w:rsidTr="006B6BC9">
        <w:tc>
          <w:tcPr>
            <w:tcW w:w="1548" w:type="dxa"/>
          </w:tcPr>
          <w:p w14:paraId="3166224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3059C8" w:rsidRDefault="00280FEB" w:rsidP="00C6117A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Poster,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tudent Congress of t</w:t>
            </w:r>
            <w:r w:rsidR="009A0D77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he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ssociation of German Psychologists</w:t>
            </w:r>
          </w:p>
        </w:tc>
      </w:tr>
      <w:tr w:rsidR="00280FEB" w:rsidRPr="001A4386" w14:paraId="35705FE8" w14:textId="77777777" w:rsidTr="006B6BC9">
        <w:tc>
          <w:tcPr>
            <w:tcW w:w="1548" w:type="dxa"/>
          </w:tcPr>
          <w:p w14:paraId="6C3F89AD" w14:textId="77777777" w:rsidR="00280FEB" w:rsidRPr="003059C8" w:rsidRDefault="00280FEB" w:rsidP="00280FE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3 - 2005</w:t>
            </w:r>
          </w:p>
        </w:tc>
        <w:tc>
          <w:tcPr>
            <w:tcW w:w="8622" w:type="dxa"/>
          </w:tcPr>
          <w:p w14:paraId="25CFFA08" w14:textId="77777777" w:rsidR="00280FEB" w:rsidRPr="003059C8" w:rsidRDefault="00033D44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e</w:t>
            </w:r>
            <w:r w:rsidR="00280FEB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-fellows.net Scholarship, e-fellows.net, Germany</w:t>
            </w:r>
          </w:p>
        </w:tc>
      </w:tr>
      <w:tr w:rsidR="00280FEB" w:rsidRPr="001A4386" w14:paraId="603C3F85" w14:textId="77777777" w:rsidTr="006B6BC9">
        <w:tc>
          <w:tcPr>
            <w:tcW w:w="1548" w:type="dxa"/>
          </w:tcPr>
          <w:p w14:paraId="4220F2B9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8</w:t>
            </w:r>
          </w:p>
        </w:tc>
        <w:tc>
          <w:tcPr>
            <w:tcW w:w="8622" w:type="dxa"/>
          </w:tcPr>
          <w:p w14:paraId="429B943E" w14:textId="6FE69768" w:rsidR="00280FEB" w:rsidRPr="003059C8" w:rsidRDefault="00033D44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Stipendium der Studienstiftung des deutschen Volkes (German National Academic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Foundation 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Fellowship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)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, Germany</w:t>
            </w:r>
          </w:p>
        </w:tc>
      </w:tr>
      <w:tr w:rsidR="00280FEB" w:rsidRPr="001A4386" w14:paraId="0898103D" w14:textId="77777777" w:rsidTr="006B6BC9">
        <w:tc>
          <w:tcPr>
            <w:tcW w:w="1548" w:type="dxa"/>
          </w:tcPr>
          <w:p w14:paraId="206BA23B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3</w:t>
            </w:r>
          </w:p>
        </w:tc>
        <w:tc>
          <w:tcPr>
            <w:tcW w:w="8622" w:type="dxa"/>
          </w:tcPr>
          <w:p w14:paraId="73BB57A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dergraduate Fellowship,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Konrad Adenauer Foundation, Germany</w:t>
            </w:r>
          </w:p>
        </w:tc>
      </w:tr>
    </w:tbl>
    <w:p w14:paraId="049F31CB" w14:textId="77777777" w:rsidR="00177A0A" w:rsidRPr="003059C8" w:rsidRDefault="00177A0A" w:rsidP="00177A0A">
      <w:pPr>
        <w:pStyle w:val="NoSpacing"/>
        <w:rPr>
          <w:rFonts w:ascii="Spectral" w:hAnsi="Spectral" w:cs="Times New Roman"/>
          <w:b/>
          <w:u w:val="single"/>
        </w:rPr>
      </w:pPr>
    </w:p>
    <w:p w14:paraId="74ECFBE7" w14:textId="6E9EF05B" w:rsidR="00EE6C93" w:rsidRDefault="00862655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sz w:val="24"/>
          <w:szCs w:val="24"/>
        </w:rPr>
      </w:pPr>
      <w:r w:rsidRPr="00862655">
        <w:rPr>
          <w:rFonts w:ascii="NeueHaasGroteskDisp Pro Md" w:hAnsi="NeueHaasGroteskDisp Pro Md" w:cs="Times New Roman"/>
          <w:bCs/>
          <w:sz w:val="24"/>
          <w:szCs w:val="24"/>
        </w:rPr>
        <w:t>Research Funding</w:t>
      </w:r>
    </w:p>
    <w:p w14:paraId="762D20D3" w14:textId="5CE4B28E" w:rsidR="00EE6C93" w:rsidRDefault="00EE6C93">
      <w:pPr>
        <w:rPr>
          <w:rFonts w:asciiTheme="minorHAnsi" w:hAnsiTheme="minorHAnsi"/>
          <w:bCs/>
        </w:rPr>
      </w:pPr>
    </w:p>
    <w:p w14:paraId="4CA2CC40" w14:textId="58CDB829" w:rsidR="00EE6C93" w:rsidRDefault="00EE6C93">
      <w:pPr>
        <w:rPr>
          <w:rFonts w:ascii="NeueHaasGroteskDisp Pro Md" w:hAnsi="NeueHaasGroteskDisp Pro Md"/>
          <w:bCs/>
          <w:i/>
          <w:iCs/>
          <w:lang w:val="en-US"/>
        </w:rPr>
      </w:pPr>
      <w:r w:rsidRPr="00EE6C93">
        <w:rPr>
          <w:rFonts w:ascii="NeueHaasGroteskDisp Pro Md" w:hAnsi="NeueHaasGroteskDisp Pro Md"/>
          <w:bCs/>
          <w:i/>
          <w:iCs/>
          <w:lang w:val="en-US"/>
        </w:rPr>
        <w:t>Current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B57A3" w14:paraId="654CC87A" w14:textId="77777777" w:rsidTr="008C3B05">
        <w:tc>
          <w:tcPr>
            <w:tcW w:w="1458" w:type="dxa"/>
          </w:tcPr>
          <w:p w14:paraId="7B062E5C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B57A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John Templeton Foundation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Tes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wer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recas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urnament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st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j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dgm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ccuracy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tellectu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ility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en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ndedness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bates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v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a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rogress</w:t>
            </w:r>
            <w:r w:rsidRPr="00B96760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Co-PI with Philip Tetlock; US</w:t>
            </w:r>
            <w:r w:rsidRPr="003059C8">
              <w:rPr>
                <w:rFonts w:ascii="Spectral" w:hAnsi="Spectral" w:cs="Times New Roman"/>
                <w:color w:val="000000"/>
              </w:rPr>
              <w:t>$</w:t>
            </w:r>
            <w:r>
              <w:rPr>
                <w:rFonts w:ascii="Spectral" w:hAnsi="Spectral" w:cs="Times New Roman"/>
                <w:color w:val="000000"/>
              </w:rPr>
              <w:t>626</w:t>
            </w:r>
            <w:r w:rsidRPr="00C55D24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427)</w:t>
            </w:r>
          </w:p>
        </w:tc>
      </w:tr>
      <w:tr w:rsidR="00EE6C93" w:rsidRPr="003059C8" w14:paraId="6B702331" w14:textId="77777777" w:rsidTr="008C3B05">
        <w:tc>
          <w:tcPr>
            <w:tcW w:w="1458" w:type="dxa"/>
          </w:tcPr>
          <w:p w14:paraId="4DB3DB05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7E61B79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3</w:t>
            </w:r>
          </w:p>
        </w:tc>
        <w:tc>
          <w:tcPr>
            <w:tcW w:w="8712" w:type="dxa"/>
          </w:tcPr>
          <w:p w14:paraId="21B89D77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27DB406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6B57A3">
              <w:rPr>
                <w:rFonts w:ascii="Spectral" w:hAnsi="Spectral" w:cs="Times New Roman"/>
                <w:color w:val="000000"/>
              </w:rPr>
              <w:t>Transformative Quantum Technologies (TQT)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Quantum Quest Seed Fund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Fol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u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derstanding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q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antum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hysics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PI; CAD$46,328)</w:t>
            </w:r>
          </w:p>
        </w:tc>
      </w:tr>
      <w:tr w:rsidR="00EE6C93" w:rsidRPr="003059C8" w14:paraId="36603268" w14:textId="77777777" w:rsidTr="008C3B05">
        <w:tc>
          <w:tcPr>
            <w:tcW w:w="1458" w:type="dxa"/>
          </w:tcPr>
          <w:p w14:paraId="480306E9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49A2F988" w14:textId="77777777" w:rsidR="00B711B8" w:rsidRDefault="00B711B8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4F648AAB" w14:textId="77777777" w:rsidR="00B711B8" w:rsidRDefault="00B711B8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372CF914" w14:textId="0C4BB4D2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lastRenderedPageBreak/>
              <w:t>2021 – 2026</w:t>
            </w:r>
          </w:p>
        </w:tc>
        <w:tc>
          <w:tcPr>
            <w:tcW w:w="8712" w:type="dxa"/>
          </w:tcPr>
          <w:p w14:paraId="3DCB972B" w14:textId="77777777" w:rsidR="00B711B8" w:rsidRDefault="00B711B8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5DCE29D" w14:textId="58BF4BCB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lastRenderedPageBreak/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killed migrant decision-making under uncertainty (DEMA)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8A19ED">
              <w:rPr>
                <w:rFonts w:ascii="Spectral" w:hAnsi="Spectral" w:cs="Times New Roman"/>
                <w:color w:val="000000"/>
              </w:rPr>
              <w:t>Anna Triandafyllidou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Pr="003059C8">
              <w:rPr>
                <w:rFonts w:ascii="Spectral" w:hAnsi="Spectral" w:cs="Times New Roman"/>
                <w:color w:val="000000"/>
              </w:rPr>
              <w:t>CAD$</w:t>
            </w:r>
            <w:r w:rsidRPr="00C55D24">
              <w:rPr>
                <w:rFonts w:ascii="Spectral" w:hAnsi="Spectral" w:cs="Times New Roman"/>
                <w:color w:val="000000"/>
              </w:rPr>
              <w:t>270,200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 </w:t>
            </w:r>
          </w:p>
          <w:p w14:paraId="55EE69DD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EE6C93" w:rsidRPr="003059C8" w14:paraId="26D7C6D0" w14:textId="77777777" w:rsidTr="008C3B05">
        <w:tc>
          <w:tcPr>
            <w:tcW w:w="1458" w:type="dxa"/>
          </w:tcPr>
          <w:p w14:paraId="237A8192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ost-Pandemic Kaleidoscope: Documenting Social Scientists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’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on how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e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5,000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03F0422" w14:textId="77777777" w:rsidTr="008C3B05">
        <w:tc>
          <w:tcPr>
            <w:tcW w:w="1458" w:type="dxa"/>
          </w:tcPr>
          <w:p w14:paraId="3EF2E29E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6ECA510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3F850C3D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E33473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  <w:lang w:val="en-US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Connection Grant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Behavioral and Social Scientists'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 w:rsidRPr="003059C8">
              <w:rPr>
                <w:rFonts w:ascii="Spectral" w:hAnsi="Spectral" w:cs="Times New Roman"/>
                <w:color w:val="000000"/>
              </w:rPr>
              <w:t>,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5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>926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33F42D9" w14:textId="77777777" w:rsidTr="008C3B05">
        <w:tc>
          <w:tcPr>
            <w:tcW w:w="1458" w:type="dxa"/>
          </w:tcPr>
          <w:p w14:paraId="4C8E6464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DAE3A94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4</w:t>
            </w:r>
          </w:p>
        </w:tc>
        <w:tc>
          <w:tcPr>
            <w:tcW w:w="8712" w:type="dxa"/>
          </w:tcPr>
          <w:p w14:paraId="700A08F8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C06FDB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to know the difference: Unpacking knowledge of strategy-situation fit and its relationship to context-sensitive meta-cognition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239,703)</w:t>
            </w:r>
          </w:p>
        </w:tc>
      </w:tr>
      <w:tr w:rsidR="001233E7" w:rsidRPr="003059C8" w14:paraId="0523BF1C" w14:textId="77777777" w:rsidTr="008C3B05">
        <w:tc>
          <w:tcPr>
            <w:tcW w:w="1458" w:type="dxa"/>
          </w:tcPr>
          <w:p w14:paraId="6295EA29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62ACA0C3" w14:textId="2C451E68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1</w:t>
            </w:r>
          </w:p>
        </w:tc>
        <w:tc>
          <w:tcPr>
            <w:tcW w:w="8712" w:type="dxa"/>
          </w:tcPr>
          <w:p w14:paraId="72AC4AC1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A03BD3" w14:textId="56BCB92F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Global Innovations in Character Developmen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easuring and developing the character strengths of wisdom in low-security contexts: Testing new approaches in Sri Lanka and the Philippine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>Co-PI with Santushi Amarasuriya, Eranda Jayawickreme; US</w:t>
            </w:r>
            <w:r w:rsidRPr="003059C8">
              <w:rPr>
                <w:rFonts w:ascii="Spectral" w:hAnsi="Spectral" w:cs="Times New Roman"/>
                <w:color w:val="000000"/>
              </w:rPr>
              <w:t>$2</w:t>
            </w:r>
            <w:r>
              <w:rPr>
                <w:rFonts w:ascii="Spectral" w:hAnsi="Spectral" w:cs="Times New Roman"/>
                <w:color w:val="000000"/>
              </w:rPr>
              <w:t>31</w:t>
            </w:r>
            <w:r w:rsidRPr="003059C8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679</w:t>
            </w:r>
            <w:r w:rsidRPr="003059C8"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1233E7" w:rsidRPr="003059C8" w14:paraId="1FDC7108" w14:textId="77777777" w:rsidTr="008C3B05">
        <w:tc>
          <w:tcPr>
            <w:tcW w:w="1458" w:type="dxa"/>
          </w:tcPr>
          <w:p w14:paraId="3CDB48E0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7245CF52" w14:textId="05AC44E2" w:rsidR="001233E7" w:rsidRPr="003059C8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2</w:t>
            </w:r>
          </w:p>
        </w:tc>
        <w:tc>
          <w:tcPr>
            <w:tcW w:w="8712" w:type="dxa"/>
          </w:tcPr>
          <w:p w14:paraId="41E2A544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728B609" w14:textId="043151B4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Ontario Ministry of Research, Innovation and Science &amp; </w:t>
            </w:r>
            <w:r>
              <w:rPr>
                <w:rFonts w:ascii="Spectral" w:hAnsi="Spectral" w:cs="Times New Roman"/>
                <w:color w:val="000000"/>
              </w:rPr>
              <w:t xml:space="preserve">the </w:t>
            </w:r>
            <w:r w:rsidRPr="003059C8">
              <w:rPr>
                <w:rFonts w:ascii="Spectral" w:hAnsi="Spectral" w:cs="Times New Roman"/>
                <w:color w:val="000000"/>
              </w:rPr>
              <w:t>University of Waterloo Early Researcher Awar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>Harnessing insights from psychology, physiology, and mobile technologies to improve emotion-regulation and mental health of Ontarian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90,000)</w:t>
            </w:r>
          </w:p>
        </w:tc>
      </w:tr>
    </w:tbl>
    <w:p w14:paraId="1CA1D24D" w14:textId="070D8DE5" w:rsidR="00EE6C93" w:rsidRDefault="00EE6C93">
      <w:pPr>
        <w:rPr>
          <w:rFonts w:ascii="NeueHaasGroteskDisp Pro Md" w:eastAsia="SimSun" w:hAnsi="NeueHaasGroteskDisp Pro Md"/>
          <w:bCs/>
          <w:i/>
          <w:iCs/>
          <w:kern w:val="1"/>
          <w:lang w:val="en-US" w:eastAsia="ar-SA"/>
        </w:rPr>
      </w:pPr>
    </w:p>
    <w:p w14:paraId="2B86B4D4" w14:textId="5813A761" w:rsidR="00EE6C93" w:rsidRDefault="00EE6C93" w:rsidP="00EE6C93">
      <w:pPr>
        <w:rPr>
          <w:rFonts w:ascii="NeueHaasGroteskDisp Pro Md" w:hAnsi="NeueHaasGroteskDisp Pro Md"/>
          <w:bCs/>
          <w:i/>
          <w:iCs/>
          <w:lang w:val="en-US"/>
        </w:rPr>
      </w:pPr>
      <w:r>
        <w:rPr>
          <w:rFonts w:ascii="NeueHaasGroteskDisp Pro Md" w:hAnsi="NeueHaasGroteskDisp Pro Md"/>
          <w:bCs/>
          <w:i/>
          <w:iCs/>
          <w:lang w:val="en-US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1A4386" w14:paraId="4435807A" w14:textId="77777777" w:rsidTr="006B6BC9">
        <w:tc>
          <w:tcPr>
            <w:tcW w:w="1458" w:type="dxa"/>
          </w:tcPr>
          <w:p w14:paraId="16858733" w14:textId="4CBE1B4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3059C8" w:rsidRDefault="007B4430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Pathways to Character </w:t>
            </w:r>
            <w:r w:rsidR="001233E7">
              <w:rPr>
                <w:rFonts w:ascii="Spectral" w:hAnsi="Spectral" w:cs="Times New Roman"/>
                <w:color w:val="000000"/>
              </w:rPr>
              <w:t xml:space="preserve">Initiative at the Arizona State University &amp; The Wake Forest University, </w:t>
            </w:r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>Wisdom, self-distance, and adversity: Multimethod prospective evaluation of post-traumatic character growth of open-mindedness, humility and empathy</w:t>
            </w:r>
            <w:r w:rsidR="001233E7"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1233E7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10,000)</w:t>
            </w:r>
          </w:p>
        </w:tc>
      </w:tr>
      <w:tr w:rsidR="007B4430" w:rsidRPr="001A4386" w14:paraId="46838337" w14:textId="77777777" w:rsidTr="006B6BC9">
        <w:tc>
          <w:tcPr>
            <w:tcW w:w="1458" w:type="dxa"/>
          </w:tcPr>
          <w:p w14:paraId="2707273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6947F9D" w14:textId="3C47BC1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12B81D4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3E757D60" w14:textId="42675F1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2,000)</w:t>
            </w:r>
          </w:p>
        </w:tc>
      </w:tr>
      <w:tr w:rsidR="007B4430" w:rsidRPr="001A4386" w14:paraId="471C6349" w14:textId="77777777" w:rsidTr="006B6BC9">
        <w:tc>
          <w:tcPr>
            <w:tcW w:w="1458" w:type="dxa"/>
          </w:tcPr>
          <w:p w14:paraId="4F8F0512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79757A01" w14:textId="63E7D2CE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06AE3304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72716854" w14:textId="5877CAD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Seed Grant (CAD$6,980)</w:t>
            </w:r>
          </w:p>
        </w:tc>
      </w:tr>
      <w:tr w:rsidR="007B4430" w:rsidRPr="001A4386" w14:paraId="1C37280F" w14:textId="77777777" w:rsidTr="006B6BC9">
        <w:tc>
          <w:tcPr>
            <w:tcW w:w="1458" w:type="dxa"/>
          </w:tcPr>
          <w:p w14:paraId="566404BE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38E7622D" w14:textId="5830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 – 2019</w:t>
            </w:r>
          </w:p>
        </w:tc>
        <w:tc>
          <w:tcPr>
            <w:tcW w:w="8712" w:type="dxa"/>
          </w:tcPr>
          <w:p w14:paraId="0AF79C3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BF33876" w14:textId="6537F147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hastri Indo-Canadian Institut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Shastri Research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Conception, components and sources of wisdom: Comparison between India and Canada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1233E7">
              <w:rPr>
                <w:rFonts w:ascii="Spectral" w:hAnsi="Spectral" w:cs="Times New Roman"/>
                <w:color w:val="000000"/>
              </w:rPr>
              <w:t>Naved Iqbal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4A2C251F" w14:textId="78A85D46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07CFA0D" w14:textId="77777777" w:rsidTr="006B6BC9">
        <w:tc>
          <w:tcPr>
            <w:tcW w:w="1458" w:type="dxa"/>
          </w:tcPr>
          <w:p w14:paraId="56CB278F" w14:textId="0070D16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6</w:t>
            </w:r>
          </w:p>
        </w:tc>
        <w:tc>
          <w:tcPr>
            <w:tcW w:w="8712" w:type="dxa"/>
          </w:tcPr>
          <w:p w14:paraId="1BF6DC6C" w14:textId="45C6DD04" w:rsidR="007B4430" w:rsidRPr="003059C8" w:rsidRDefault="00FB165E" w:rsidP="00FB165E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hronic Disease Prevention Initiativ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See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Harness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sychologic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nsights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obil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chnologie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tect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tress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late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is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actors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ealth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3059C8" w14:paraId="3B157423" w14:textId="77777777" w:rsidTr="006B6BC9">
        <w:tc>
          <w:tcPr>
            <w:tcW w:w="1458" w:type="dxa"/>
          </w:tcPr>
          <w:p w14:paraId="2DF6091B" w14:textId="3519D83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7FFAF2A9" w14:textId="7C0FE1D5" w:rsidR="003326AB" w:rsidRPr="003059C8" w:rsidRDefault="00FB165E" w:rsidP="003326AB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Catalyst Grant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Curbing ageism: Prejudice mechanisms and anti-ageism intervention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Co-PI with Ian McGregor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294D7393" w14:textId="43144EB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12D807E" w14:textId="77777777" w:rsidTr="006B6BC9">
        <w:tc>
          <w:tcPr>
            <w:tcW w:w="1458" w:type="dxa"/>
          </w:tcPr>
          <w:p w14:paraId="7FE2B31B" w14:textId="0CC1790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Emerging Scholar Mentorship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Wis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cculturation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ging: Role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hink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yle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e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mo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gulation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tenua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ost-immigra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alth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cline amo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ld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>dults</w:t>
            </w:r>
            <w:r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1A4386" w14:paraId="358221AB" w14:textId="77777777" w:rsidTr="006B6BC9">
        <w:tc>
          <w:tcPr>
            <w:tcW w:w="1458" w:type="dxa"/>
          </w:tcPr>
          <w:p w14:paraId="6297D54B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4F723E45" w14:textId="168AB6E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6</w:t>
            </w:r>
          </w:p>
        </w:tc>
        <w:tc>
          <w:tcPr>
            <w:tcW w:w="8712" w:type="dxa"/>
          </w:tcPr>
          <w:p w14:paraId="7FD12BD0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25E297F" w14:textId="199DC5FE" w:rsidR="003326AB" w:rsidRPr="003059C8" w:rsidRDefault="007B4430" w:rsidP="003326AB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cience of Prospection </w:t>
            </w:r>
            <w:r w:rsidR="003326AB">
              <w:rPr>
                <w:rFonts w:ascii="Spectral" w:hAnsi="Spectral" w:cs="Times New Roman"/>
                <w:color w:val="000000"/>
              </w:rPr>
              <w:t xml:space="preserve">Initiative at the University of Pennsylvania,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Adaptive prospection: wisdom, intensity bias, and forecasting accuracy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$145,000)</w:t>
            </w:r>
          </w:p>
          <w:p w14:paraId="4541FE4C" w14:textId="6BAE40DF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7B4430" w:rsidRPr="001A4386" w14:paraId="7CB39538" w14:textId="77777777" w:rsidTr="006B6BC9">
        <w:tc>
          <w:tcPr>
            <w:tcW w:w="1458" w:type="dxa"/>
          </w:tcPr>
          <w:p w14:paraId="2C379FDB" w14:textId="23D2646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and perspective in real life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53,243)</w:t>
            </w:r>
          </w:p>
        </w:tc>
      </w:tr>
      <w:tr w:rsidR="007B4430" w:rsidRPr="001A4386" w14:paraId="7E41A349" w14:textId="77777777" w:rsidTr="006B6BC9">
        <w:tc>
          <w:tcPr>
            <w:tcW w:w="1458" w:type="dxa"/>
          </w:tcPr>
          <w:p w14:paraId="66EDF24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0B152896" w14:textId="58704AAF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02678545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54821F" w14:textId="428EFC0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4A Award (CAD$8,000)</w:t>
            </w:r>
          </w:p>
        </w:tc>
      </w:tr>
      <w:tr w:rsidR="007B4430" w:rsidRPr="001A4386" w14:paraId="71007568" w14:textId="77777777" w:rsidTr="006B6BC9">
        <w:tc>
          <w:tcPr>
            <w:tcW w:w="1458" w:type="dxa"/>
          </w:tcPr>
          <w:p w14:paraId="16B82911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A0154E7" w14:textId="32D7AA9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6CD497FD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CEFF67E" w14:textId="3B8B4A8A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niversity of Waterloo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RBC Your Future Gran, </w:t>
            </w:r>
            <w:r>
              <w:rPr>
                <w:rFonts w:ascii="Spectral" w:hAnsi="Spectral" w:cs="Times New Roman"/>
                <w:color w:val="000000"/>
              </w:rPr>
              <w:t xml:space="preserve">(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9,942.24)</w:t>
            </w:r>
          </w:p>
        </w:tc>
      </w:tr>
      <w:tr w:rsidR="007B4430" w:rsidRPr="001A4386" w14:paraId="601302AD" w14:textId="77777777" w:rsidTr="006B6BC9">
        <w:tc>
          <w:tcPr>
            <w:tcW w:w="1458" w:type="dxa"/>
          </w:tcPr>
          <w:p w14:paraId="23CD0F58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1F8139E9" w14:textId="35CD65F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2</w:t>
            </w:r>
          </w:p>
        </w:tc>
        <w:tc>
          <w:tcPr>
            <w:tcW w:w="8712" w:type="dxa"/>
          </w:tcPr>
          <w:p w14:paraId="18093F48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A8EA1C7" w14:textId="320C2C3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1,200)</w:t>
            </w:r>
          </w:p>
        </w:tc>
      </w:tr>
      <w:tr w:rsidR="007B4430" w:rsidRPr="001A4386" w14:paraId="781F5240" w14:textId="77777777" w:rsidTr="006B6BC9">
        <w:tc>
          <w:tcPr>
            <w:tcW w:w="1458" w:type="dxa"/>
          </w:tcPr>
          <w:p w14:paraId="63EDF17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3A9C177" w14:textId="1ABD1C2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7E5EED28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66C95513" w14:textId="39D78B3B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Doctoral Research Grant</w:t>
            </w:r>
          </w:p>
        </w:tc>
      </w:tr>
      <w:tr w:rsidR="007B4430" w:rsidRPr="001A4386" w14:paraId="02F7C3FD" w14:textId="77777777" w:rsidTr="006B6BC9">
        <w:tc>
          <w:tcPr>
            <w:tcW w:w="1458" w:type="dxa"/>
          </w:tcPr>
          <w:p w14:paraId="1674184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1325663" w14:textId="0C6B965D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1580E205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302F1058" w14:textId="598E7A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Hough Summer Research Grant for Psychology &amp; Ethics</w:t>
            </w:r>
          </w:p>
        </w:tc>
      </w:tr>
      <w:tr w:rsidR="007B4430" w:rsidRPr="001A4386" w14:paraId="1DD91C50" w14:textId="77777777" w:rsidTr="006B6BC9">
        <w:tc>
          <w:tcPr>
            <w:tcW w:w="1458" w:type="dxa"/>
          </w:tcPr>
          <w:p w14:paraId="250356F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EF8740A" w14:textId="02E1A1A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712" w:type="dxa"/>
          </w:tcPr>
          <w:p w14:paraId="228C7E9A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18298DB" w14:textId="4BFB63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Rackham Graduate School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,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/Summer Research Grant</w:t>
            </w:r>
          </w:p>
        </w:tc>
      </w:tr>
      <w:tr w:rsidR="007B4430" w:rsidRPr="001A4386" w14:paraId="629C5D21" w14:textId="77777777" w:rsidTr="006B6BC9">
        <w:tc>
          <w:tcPr>
            <w:tcW w:w="1458" w:type="dxa"/>
          </w:tcPr>
          <w:p w14:paraId="51BABF2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8B0008C" w14:textId="3EF4D5CC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712" w:type="dxa"/>
          </w:tcPr>
          <w:p w14:paraId="35920C7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191818A3" w14:textId="607D272D" w:rsidR="007B4430" w:rsidRPr="003059C8" w:rsidRDefault="001A7E7A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Center for Russian and Eastern European Studies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Grant</w:t>
            </w:r>
          </w:p>
        </w:tc>
      </w:tr>
      <w:tr w:rsidR="007B4430" w:rsidRPr="001A4386" w14:paraId="1954F8BD" w14:textId="77777777" w:rsidTr="006B6BC9">
        <w:tc>
          <w:tcPr>
            <w:tcW w:w="1458" w:type="dxa"/>
          </w:tcPr>
          <w:p w14:paraId="1E909A31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23E11415" w14:textId="50606F09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507FC2C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2F63B7D" w14:textId="00CAEC9A" w:rsidR="007B4430" w:rsidRPr="003059C8" w:rsidRDefault="003326A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Graduate Student Research Grant</w:t>
            </w:r>
          </w:p>
        </w:tc>
      </w:tr>
      <w:tr w:rsidR="007B4430" w:rsidRPr="001A4386" w14:paraId="5D2BBBD7" w14:textId="77777777" w:rsidTr="006B6BC9">
        <w:tc>
          <w:tcPr>
            <w:tcW w:w="1458" w:type="dxa"/>
          </w:tcPr>
          <w:p w14:paraId="1396D91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CDDCB03" w14:textId="6B2C0A5F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24822C8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CDEBBAF" w14:textId="7083B562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International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Individual Fellowship</w:t>
            </w:r>
          </w:p>
          <w:p w14:paraId="0CB069E2" w14:textId="24BDB07E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5286B3BC" w14:textId="77777777" w:rsidTr="006B6BC9">
        <w:tc>
          <w:tcPr>
            <w:tcW w:w="1458" w:type="dxa"/>
          </w:tcPr>
          <w:p w14:paraId="47767A1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001F31A8" w14:textId="39D3C83A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Michigan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Culture and Cognition Program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ummer Research Grant</w:t>
            </w:r>
          </w:p>
          <w:p w14:paraId="64E1C79E" w14:textId="1C288673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28D4D417" w14:textId="77777777" w:rsidTr="006B6BC9">
        <w:tc>
          <w:tcPr>
            <w:tcW w:w="1458" w:type="dxa"/>
          </w:tcPr>
          <w:p w14:paraId="02C25B8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06</w:t>
            </w:r>
          </w:p>
        </w:tc>
        <w:tc>
          <w:tcPr>
            <w:tcW w:w="8712" w:type="dxa"/>
          </w:tcPr>
          <w:p w14:paraId="6763675C" w14:textId="4FCACB90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rman National Academic Foundatio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>Research Grant</w:t>
            </w:r>
          </w:p>
          <w:p w14:paraId="6D9DBBDC" w14:textId="59BAB7DA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</w:tbl>
    <w:p w14:paraId="212F7D5B" w14:textId="77777777" w:rsidR="00862655" w:rsidRPr="00862655" w:rsidRDefault="003059C8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ations</w:t>
      </w:r>
      <w:r w:rsidR="00BE6039"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 </w:t>
      </w:r>
    </w:p>
    <w:p w14:paraId="5D353BA1" w14:textId="204A846D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bookmarkStart w:id="7" w:name="_ENREF_8"/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 / impact factor in parentheses</w:t>
      </w:r>
    </w:p>
    <w:p w14:paraId="76321F59" w14:textId="22481385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 xml:space="preserve">Google Scholar profile: </w:t>
      </w:r>
      <w:hyperlink r:id="rId16" w:history="1">
        <w:r w:rsidRPr="00A20790">
          <w:rPr>
            <w:rStyle w:val="Hyperlink"/>
            <w:rFonts w:ascii="Spectral" w:hAnsi="Spectral"/>
            <w:bCs/>
            <w:iCs/>
            <w:sz w:val="22"/>
            <w:szCs w:val="22"/>
            <w:lang w:val="en-US"/>
          </w:rPr>
          <w:t>https://scholar.google.com/citations?user=akajO3QAAAAJ</w:t>
        </w:r>
      </w:hyperlink>
    </w:p>
    <w:p w14:paraId="7143A263" w14:textId="77777777" w:rsidR="00A20790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60F1B048" w14:textId="7BE98620" w:rsidR="00B2161B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US"/>
        </w:rPr>
        <w:t>Peer-Reviewed Journal Articles</w:t>
      </w:r>
    </w:p>
    <w:p w14:paraId="41F21389" w14:textId="77777777" w:rsidR="00A20790" w:rsidRPr="00C352A4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2AFCE48D" w14:textId="16E341C2" w:rsidR="0031138C" w:rsidRPr="0031138C" w:rsidRDefault="0031138C" w:rsidP="0031138C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8" w:name="_Hlk58345161"/>
      <w:bookmarkStart w:id="9" w:name="_Hlk61029720"/>
      <w:bookmarkStart w:id="10" w:name="_Hlk46853086"/>
      <w:r w:rsidRPr="0031138C">
        <w:rPr>
          <w:rFonts w:ascii="Spectral" w:hAnsi="Spectral"/>
          <w:sz w:val="22"/>
          <w:szCs w:val="22"/>
          <w:u w:val="single"/>
          <w:lang w:val="en-US"/>
        </w:rPr>
        <w:t>Porter, T</w:t>
      </w:r>
      <w:r>
        <w:rPr>
          <w:rFonts w:ascii="Spectral" w:hAnsi="Spectral"/>
          <w:sz w:val="22"/>
          <w:szCs w:val="22"/>
          <w:lang w:val="en-US"/>
        </w:rPr>
        <w:t xml:space="preserve">.,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Elnakouri, A.</w:t>
      </w:r>
      <w:r w:rsidRPr="0031138C">
        <w:rPr>
          <w:rFonts w:ascii="Spectral" w:hAnsi="Spectral"/>
          <w:sz w:val="22"/>
          <w:szCs w:val="22"/>
          <w:lang w:val="en-US"/>
        </w:rPr>
        <w:t xml:space="preserve">, 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Meyers, E. A.</w:t>
      </w:r>
      <w:r w:rsidRPr="0031138C">
        <w:rPr>
          <w:rFonts w:ascii="Spectral" w:hAnsi="Spectral"/>
          <w:sz w:val="22"/>
          <w:szCs w:val="22"/>
          <w:lang w:val="en-US"/>
        </w:rPr>
        <w:t xml:space="preserve">,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Shibayama, T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r w:rsidRPr="0031138C">
        <w:rPr>
          <w:rFonts w:ascii="Spectral" w:hAnsi="Spectral"/>
          <w:sz w:val="22"/>
          <w:szCs w:val="22"/>
          <w:lang w:val="en-US"/>
        </w:rPr>
        <w:t>Jayawickreme</w:t>
      </w:r>
      <w:r>
        <w:rPr>
          <w:rFonts w:ascii="Spectral" w:hAnsi="Spectral"/>
          <w:sz w:val="22"/>
          <w:szCs w:val="22"/>
          <w:lang w:val="en-US"/>
        </w:rPr>
        <w:t xml:space="preserve">, E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/>
          <w:sz w:val="22"/>
          <w:szCs w:val="22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 w:rsidR="00227021">
        <w:rPr>
          <w:rFonts w:ascii="Spectral" w:hAnsi="Spectral"/>
          <w:sz w:val="22"/>
          <w:szCs w:val="22"/>
          <w:lang w:val="en-US"/>
        </w:rPr>
        <w:t>in press</w:t>
      </w:r>
      <w:r>
        <w:rPr>
          <w:rFonts w:ascii="Spectral" w:hAnsi="Spectral"/>
          <w:sz w:val="22"/>
          <w:szCs w:val="22"/>
          <w:lang w:val="en-US"/>
        </w:rPr>
        <w:t xml:space="preserve">). </w:t>
      </w:r>
      <w:r w:rsidRPr="0031138C">
        <w:rPr>
          <w:rFonts w:ascii="Spectral" w:hAnsi="Spectral"/>
          <w:sz w:val="22"/>
          <w:szCs w:val="22"/>
          <w:lang w:val="en-US"/>
        </w:rPr>
        <w:t>Predictors and Consequences of Intellectual Humility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i/>
          <w:iCs/>
          <w:sz w:val="22"/>
          <w:szCs w:val="22"/>
          <w:lang w:val="en-US"/>
        </w:rPr>
        <w:t>Nature Reviews Psychology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b/>
          <w:sz w:val="22"/>
          <w:szCs w:val="22"/>
          <w:lang w:val="en-CA"/>
        </w:rPr>
        <w:t>*</w:t>
      </w:r>
      <w:r w:rsidRPr="003059C8">
        <w:rPr>
          <w:rFonts w:ascii="Spectral" w:hAnsi="Spectral"/>
          <w:sz w:val="22"/>
          <w:szCs w:val="22"/>
          <w:lang w:val="en-CA"/>
        </w:rPr>
        <w:t>corresponding author</w:t>
      </w:r>
    </w:p>
    <w:p w14:paraId="16DC5232" w14:textId="77777777" w:rsidR="0031138C" w:rsidRDefault="0031138C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80BCC7D" w14:textId="0BE666D8" w:rsidR="00785B6B" w:rsidRDefault="00C227F9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C227F9">
        <w:rPr>
          <w:rFonts w:ascii="Spectral" w:hAnsi="Spectral"/>
          <w:sz w:val="22"/>
          <w:szCs w:val="22"/>
          <w:lang w:val="en-US"/>
        </w:rPr>
        <w:t>Bialek</w:t>
      </w:r>
      <w:r w:rsidR="00785B6B" w:rsidRPr="00C227F9">
        <w:rPr>
          <w:rFonts w:ascii="Spectral" w:hAnsi="Spectral"/>
          <w:sz w:val="22"/>
          <w:szCs w:val="22"/>
          <w:lang w:val="en-US"/>
        </w:rPr>
        <w:t xml:space="preserve">, </w:t>
      </w:r>
      <w:r w:rsidRPr="00C227F9">
        <w:rPr>
          <w:rFonts w:ascii="Spectral" w:hAnsi="Spectral"/>
          <w:sz w:val="22"/>
          <w:szCs w:val="22"/>
          <w:lang w:val="en-US"/>
        </w:rPr>
        <w:t>M</w:t>
      </w:r>
      <w:r w:rsidR="00785B6B" w:rsidRPr="00C227F9">
        <w:rPr>
          <w:rFonts w:ascii="Spectral" w:hAnsi="Spectral"/>
          <w:sz w:val="22"/>
          <w:szCs w:val="22"/>
          <w:lang w:val="en-US"/>
        </w:rPr>
        <w:t>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785B6B"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="00785B6B"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227021">
        <w:rPr>
          <w:rFonts w:ascii="Spectral" w:hAnsi="Spectral"/>
          <w:sz w:val="22"/>
          <w:szCs w:val="22"/>
          <w:lang w:val="en-US"/>
        </w:rPr>
        <w:t>2022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227F9">
        <w:rPr>
          <w:rFonts w:ascii="Spectral" w:hAnsi="Spectral"/>
          <w:sz w:val="22"/>
          <w:szCs w:val="22"/>
          <w:lang w:val="en-CA"/>
        </w:rPr>
        <w:t>Social bias insights concern judgments rather than real-world decisions</w:t>
      </w:r>
      <w:r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785B6B" w:rsidRPr="003059C8">
        <w:rPr>
          <w:rFonts w:ascii="Spectral" w:hAnsi="Spectral"/>
          <w:sz w:val="22"/>
          <w:szCs w:val="22"/>
          <w:lang w:val="en-CA"/>
        </w:rPr>
        <w:t>.</w:t>
      </w:r>
      <w:r w:rsidR="00227021">
        <w:rPr>
          <w:rFonts w:ascii="Spectral" w:hAnsi="Spectral"/>
          <w:sz w:val="22"/>
          <w:szCs w:val="22"/>
          <w:lang w:val="en-CA"/>
        </w:rPr>
        <w:t xml:space="preserve"> doi: </w:t>
      </w:r>
      <w:r w:rsidR="00227021" w:rsidRPr="00227021">
        <w:rPr>
          <w:rFonts w:ascii="Spectral" w:hAnsi="Spectral"/>
          <w:sz w:val="22"/>
          <w:szCs w:val="22"/>
          <w:lang w:val="en-CA"/>
        </w:rPr>
        <w:t>10.1017/S0140525X21000728</w:t>
      </w:r>
      <w:r w:rsidR="00785B6B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4.20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0A77924" w14:textId="77777777" w:rsidR="00A20790" w:rsidRDefault="00A2079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3C9BBE51" w14:textId="4B4D4635" w:rsidR="0041241A" w:rsidRDefault="0041241A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1" w:name="_Hlk84407407"/>
      <w:r w:rsidRPr="00805F18">
        <w:rPr>
          <w:rFonts w:ascii="Spectral" w:hAnsi="Spectral"/>
          <w:sz w:val="22"/>
          <w:szCs w:val="22"/>
        </w:rPr>
        <w:t xml:space="preserve">Choi, E., Farb, N. A., </w:t>
      </w:r>
      <w:r w:rsidRPr="00805F18">
        <w:rPr>
          <w:rFonts w:ascii="Spectral" w:hAnsi="Spectral"/>
          <w:sz w:val="22"/>
          <w:szCs w:val="22"/>
          <w:u w:val="single"/>
        </w:rPr>
        <w:t>Pogrebtsova, E</w:t>
      </w:r>
      <w:r w:rsidRPr="00805F18">
        <w:rPr>
          <w:rFonts w:ascii="Spectral" w:hAnsi="Spectral"/>
          <w:sz w:val="22"/>
          <w:szCs w:val="22"/>
        </w:rPr>
        <w:t xml:space="preserve">., Gruman, J., &amp; </w:t>
      </w:r>
      <w:r w:rsidRPr="00805F18">
        <w:rPr>
          <w:rFonts w:ascii="Spectral" w:hAnsi="Spectral"/>
          <w:b/>
          <w:bCs/>
          <w:sz w:val="22"/>
          <w:szCs w:val="22"/>
        </w:rPr>
        <w:t>Grossmann, I.</w:t>
      </w:r>
      <w:r>
        <w:rPr>
          <w:rFonts w:ascii="Spectral" w:hAnsi="Spectral"/>
          <w:b/>
          <w:bCs/>
          <w:sz w:val="22"/>
          <w:szCs w:val="22"/>
          <w:lang w:val="en-US"/>
        </w:rPr>
        <w:t>*</w:t>
      </w:r>
      <w:r w:rsidRPr="00805F18">
        <w:rPr>
          <w:rFonts w:ascii="Spectral" w:hAnsi="Spectral"/>
          <w:b/>
          <w:bCs/>
          <w:sz w:val="22"/>
          <w:szCs w:val="22"/>
        </w:rPr>
        <w:t xml:space="preserve"> </w:t>
      </w:r>
      <w:r w:rsidRPr="00805F18">
        <w:rPr>
          <w:rFonts w:ascii="Spectral" w:hAnsi="Spectral"/>
          <w:sz w:val="22"/>
          <w:szCs w:val="22"/>
        </w:rPr>
        <w:t>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805F18">
        <w:rPr>
          <w:rFonts w:ascii="Spectral" w:hAnsi="Spectral"/>
          <w:sz w:val="22"/>
          <w:szCs w:val="22"/>
        </w:rPr>
        <w:t>). What do people mean when they talk about mindfulness?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>
        <w:rPr>
          <w:rFonts w:ascii="Spectral" w:hAnsi="Spectral"/>
          <w:i/>
          <w:sz w:val="22"/>
          <w:szCs w:val="22"/>
          <w:lang w:val="en-CA"/>
        </w:rPr>
        <w:t xml:space="preserve">Clinical Psychology Review, </w:t>
      </w:r>
      <w:r w:rsidRPr="0041241A">
        <w:rPr>
          <w:rFonts w:ascii="Spectral" w:hAnsi="Spectral"/>
          <w:i/>
          <w:sz w:val="22"/>
          <w:szCs w:val="22"/>
          <w:lang w:val="en-CA"/>
        </w:rPr>
        <w:t>89</w:t>
      </w:r>
      <w:r>
        <w:rPr>
          <w:rFonts w:ascii="Spectral" w:hAnsi="Spectral"/>
          <w:i/>
          <w:sz w:val="22"/>
          <w:szCs w:val="22"/>
          <w:lang w:val="en-CA"/>
        </w:rPr>
        <w:t>.</w:t>
      </w:r>
      <w:r>
        <w:rPr>
          <w:rFonts w:ascii="Spectral" w:hAnsi="Spectral"/>
          <w:iCs/>
          <w:sz w:val="22"/>
          <w:szCs w:val="22"/>
          <w:lang w:val="en-CA"/>
        </w:rPr>
        <w:t xml:space="preserve"> </w:t>
      </w:r>
      <w:bookmarkEnd w:id="11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2.79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CA"/>
        </w:rPr>
        <w:t>*corresponding author</w:t>
      </w:r>
    </w:p>
    <w:p w14:paraId="6763AF4D" w14:textId="77777777" w:rsidR="0041241A" w:rsidRDefault="0041241A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463EFF35" w14:textId="2B514227" w:rsidR="00805F18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Moscovitch, D.A., Chopik, W. J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85B6B">
        <w:rPr>
          <w:rFonts w:ascii="Spectral" w:hAnsi="Spectral"/>
          <w:sz w:val="22"/>
          <w:szCs w:val="22"/>
          <w:lang w:val="en-CA"/>
        </w:rPr>
        <w:t>None the wiser: How adversity type and self-distancing impact change in wisdom following advers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European J</w:t>
      </w:r>
      <w:r w:rsidRPr="003059C8">
        <w:rPr>
          <w:rFonts w:ascii="Spectral" w:hAnsi="Spectral"/>
          <w:i/>
          <w:sz w:val="22"/>
          <w:szCs w:val="22"/>
          <w:lang w:val="en-CA"/>
        </w:rPr>
        <w:t>ournal of Personal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3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.9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6A9119EC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6C0DBFC" w14:textId="72A2CCA0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&amp;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</w:t>
      </w:r>
      <w:r>
        <w:rPr>
          <w:rFonts w:ascii="Spectral" w:hAnsi="Spectral"/>
          <w:sz w:val="22"/>
          <w:szCs w:val="22"/>
          <w:lang w:val="en-US"/>
        </w:rPr>
        <w:t>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 xml:space="preserve">Self‐distancing promotes positive emotional change after adversity: Evidence from a micro‐longitudinal field experiment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Personality</w:t>
      </w:r>
      <w:r>
        <w:rPr>
          <w:rFonts w:ascii="Spectral" w:hAnsi="Spectral"/>
          <w:i/>
          <w:sz w:val="22"/>
          <w:szCs w:val="22"/>
          <w:lang w:val="en-CA"/>
        </w:rPr>
        <w:t>, 89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Pr="00D42789">
        <w:rPr>
          <w:rFonts w:ascii="Spectral" w:hAnsi="Spectral"/>
          <w:iCs/>
          <w:sz w:val="22"/>
          <w:szCs w:val="22"/>
          <w:lang w:val="en-CA"/>
        </w:rPr>
        <w:t>132–144</w:t>
      </w:r>
      <w:r w:rsidRPr="003059C8">
        <w:rPr>
          <w:rFonts w:ascii="Spectral" w:hAnsi="Spectral"/>
          <w:sz w:val="22"/>
          <w:szCs w:val="22"/>
          <w:lang w:val="en-CA"/>
        </w:rPr>
        <w:t>. doi: 10.1111/jopy.12534 (</w:t>
      </w:r>
      <w:r w:rsidRPr="003059C8">
        <w:rPr>
          <w:rFonts w:ascii="Spectral" w:hAnsi="Spectral"/>
          <w:b/>
          <w:sz w:val="22"/>
          <w:szCs w:val="22"/>
          <w:lang w:val="en-CA"/>
        </w:rPr>
        <w:t>3.08)</w:t>
      </w:r>
    </w:p>
    <w:p w14:paraId="191DD37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85814A1" w14:textId="5B9C600E" w:rsidR="00AA5956" w:rsidRPr="003059C8" w:rsidRDefault="00AA595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2" w:name="_Hlk84406423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s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, Vohs, K. D., &amp; Scholer, A. A. (</w:t>
      </w:r>
      <w:r w:rsidR="00DB264B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21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Training for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w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dom: The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tanced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s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lf-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r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eflection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ary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m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thod</w:t>
      </w:r>
      <w:r w:rsidR="00CC7A46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Psychological Science</w:t>
      </w:r>
      <w:r w:rsid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="00D55E8E" w:rsidRP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32</w:t>
      </w:r>
      <w:r w:rsid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,</w:t>
      </w:r>
      <w:r w:rsidR="00D55E8E" w:rsidRP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381–394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. </w:t>
      </w:r>
      <w:bookmarkEnd w:id="8"/>
      <w:bookmarkEnd w:id="12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4.90)</w:t>
      </w:r>
    </w:p>
    <w:p w14:paraId="2A9040ED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3" w:name="_Hlk46853180"/>
      <w:bookmarkEnd w:id="9"/>
    </w:p>
    <w:p w14:paraId="1D936D01" w14:textId="30A7A5CC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DB22D2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Eibach, R. E. (202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1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Reasonable bounds on rationality. 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>Mind &amp; Society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</w:t>
      </w:r>
      <w:r w:rsidRPr="00E5785C">
        <w:t xml:space="preserve"> 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(1), 59-67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oi: 10.1007/s11299-020-00267-9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</w:p>
    <w:bookmarkEnd w:id="13"/>
    <w:p w14:paraId="3A601AF2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A8A549C" w14:textId="31F235FF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Pr="00F61224">
        <w:rPr>
          <w:rFonts w:ascii="Spectral" w:hAnsi="Spectral"/>
          <w:bCs/>
          <w:sz w:val="22"/>
          <w:szCs w:val="22"/>
          <w:u w:val="single"/>
          <w:lang w:val="en-US"/>
        </w:rPr>
        <w:t>Twardus, O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Varnum, M. E. W., Jayawickreme, E., &amp; McLevey, J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C2800">
        <w:rPr>
          <w:rFonts w:ascii="Spectral" w:hAnsi="Spectral"/>
          <w:sz w:val="22"/>
          <w:szCs w:val="22"/>
          <w:lang w:val="en-CA"/>
        </w:rPr>
        <w:t xml:space="preserve">Expert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 xml:space="preserve">redictions of </w:t>
      </w:r>
      <w:r>
        <w:rPr>
          <w:rFonts w:ascii="Spectral" w:hAnsi="Spectral"/>
          <w:sz w:val="22"/>
          <w:szCs w:val="22"/>
          <w:lang w:val="en-CA"/>
        </w:rPr>
        <w:t>s</w:t>
      </w:r>
      <w:r w:rsidRPr="00CC2800">
        <w:rPr>
          <w:rFonts w:ascii="Spectral" w:hAnsi="Spectral"/>
          <w:sz w:val="22"/>
          <w:szCs w:val="22"/>
          <w:lang w:val="en-CA"/>
        </w:rPr>
        <w:t xml:space="preserve">ocietal </w:t>
      </w:r>
      <w:r>
        <w:rPr>
          <w:rFonts w:ascii="Spectral" w:hAnsi="Spectral"/>
          <w:sz w:val="22"/>
          <w:szCs w:val="22"/>
          <w:lang w:val="en-CA"/>
        </w:rPr>
        <w:t>c</w:t>
      </w:r>
      <w:r w:rsidRPr="00CC2800">
        <w:rPr>
          <w:rFonts w:ascii="Spectral" w:hAnsi="Spectral"/>
          <w:sz w:val="22"/>
          <w:szCs w:val="22"/>
          <w:lang w:val="en-CA"/>
        </w:rPr>
        <w:t xml:space="preserve">hange: Insights from the World after COVID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>roje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AF1141" w:rsidRPr="00AF1141">
        <w:rPr>
          <w:rFonts w:ascii="Spectral" w:hAnsi="Spectral"/>
          <w:sz w:val="22"/>
          <w:szCs w:val="22"/>
          <w:lang w:val="en-CA"/>
        </w:rPr>
        <w:t xml:space="preserve">https://doi.org/10.1037/amp0000903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716C3985" w14:textId="77777777" w:rsidR="00F943FF" w:rsidRDefault="00F943FF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6D167E89" w14:textId="13F67827" w:rsidR="00D42789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Jayawickreme, E., Infurna, F. J., Alajak, K., Blackie, L. E. R., Chopik, W. J., Chung, J. M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, Fleeson, W., Forgeard, M. J. C., Frazier, P., Furr, R. M.,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, …&amp; Zonneveld, R. (202</w:t>
      </w:r>
      <w:r>
        <w:rPr>
          <w:rFonts w:ascii="Spectral" w:hAnsi="Spectral"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lastRenderedPageBreak/>
        <w:t>Post-Traumatic Growth as Positive Personality Change: Challenges, Opportunities and Recommendations</w:t>
      </w:r>
      <w:r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iCs/>
          <w:sz w:val="22"/>
          <w:szCs w:val="22"/>
          <w:lang w:val="en-CA"/>
        </w:rPr>
        <w:t>89</w:t>
      </w:r>
      <w:r w:rsidRPr="00D42789">
        <w:rPr>
          <w:rFonts w:ascii="Spectral" w:hAnsi="Spectral"/>
          <w:sz w:val="22"/>
          <w:szCs w:val="22"/>
          <w:lang w:val="en-CA"/>
        </w:rPr>
        <w:t>, 145–165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 xml:space="preserve">Journal of Personality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3.0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33B3B8F" w14:textId="77777777" w:rsidR="00A20790" w:rsidRDefault="00A20790" w:rsidP="0013260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30911D9" w14:textId="6629035D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Rotella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Varnum, M. E. W., Sng, O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EC22D2">
        <w:rPr>
          <w:rFonts w:ascii="Spectral" w:hAnsi="Spectral"/>
          <w:sz w:val="22"/>
          <w:szCs w:val="22"/>
          <w:lang w:val="en-CA"/>
        </w:rPr>
        <w:t>Increasing population densities predict decreasing fertility rates over time: A 174-nation investigatio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sz w:val="22"/>
          <w:szCs w:val="22"/>
          <w:lang w:val="en-CA"/>
        </w:rPr>
        <w:t>933-946</w:t>
      </w:r>
      <w:r w:rsidR="00B914C3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0DFE6F34" w14:textId="77777777" w:rsidR="00F943FF" w:rsidRPr="001335FC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 at the forthcoming Human Behavior and Evolution Society Conference, 2021</w:t>
      </w:r>
    </w:p>
    <w:p w14:paraId="74FCC84D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9074FB2" w14:textId="7B179850" w:rsidR="00132608" w:rsidRPr="003059C8" w:rsidRDefault="00132608" w:rsidP="00132608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sz w:val="22"/>
          <w:szCs w:val="22"/>
          <w:lang w:val="en-CA"/>
        </w:rPr>
        <w:t>12</w:t>
      </w:r>
      <w:r>
        <w:rPr>
          <w:rFonts w:ascii="Spectral" w:hAnsi="Spectral"/>
          <w:iCs/>
          <w:sz w:val="22"/>
          <w:szCs w:val="22"/>
          <w:lang w:val="en-CA"/>
        </w:rPr>
        <w:t>, 506-51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Cs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>10.1177/194855062092161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39)</w:t>
      </w:r>
    </w:p>
    <w:p w14:paraId="267E31F4" w14:textId="77777777" w:rsidR="00A20790" w:rsidRDefault="00A20790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76457B7" w14:textId="2268B897" w:rsidR="00805F18" w:rsidRPr="00B26389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Turpin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, </w:t>
      </w:r>
      <w:r>
        <w:rPr>
          <w:rFonts w:ascii="Spectral" w:hAnsi="Spectral"/>
          <w:sz w:val="22"/>
          <w:szCs w:val="22"/>
          <w:u w:val="single"/>
          <w:lang w:val="en-US"/>
        </w:rPr>
        <w:t>M. H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F15E6F">
        <w:rPr>
          <w:rFonts w:ascii="Spectral" w:hAnsi="Spectral"/>
          <w:sz w:val="22"/>
          <w:szCs w:val="22"/>
          <w:u w:val="single"/>
          <w:lang w:val="en-US"/>
        </w:rPr>
        <w:t>Walker, A. C.</w:t>
      </w:r>
      <w:r>
        <w:rPr>
          <w:rFonts w:ascii="Spectral" w:hAnsi="Spectral"/>
          <w:sz w:val="22"/>
          <w:szCs w:val="22"/>
          <w:lang w:val="en-US"/>
        </w:rPr>
        <w:t xml:space="preserve">, Fugelsang, J. A., Sorokowski, P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&amp; </w:t>
      </w:r>
      <w:r w:rsidRPr="00C227F9">
        <w:rPr>
          <w:rFonts w:ascii="Spectral" w:hAnsi="Spectral"/>
          <w:sz w:val="22"/>
          <w:szCs w:val="22"/>
          <w:lang w:val="en-US"/>
        </w:rPr>
        <w:t>Bialek, M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15E6F">
        <w:rPr>
          <w:rFonts w:ascii="Spectral" w:hAnsi="Spectral"/>
          <w:sz w:val="22"/>
          <w:szCs w:val="22"/>
          <w:lang w:val="en-CA"/>
        </w:rPr>
        <w:t xml:space="preserve">The </w:t>
      </w:r>
      <w:r>
        <w:rPr>
          <w:rFonts w:ascii="Spectral" w:hAnsi="Spectral"/>
          <w:sz w:val="22"/>
          <w:szCs w:val="22"/>
          <w:lang w:val="en-CA"/>
        </w:rPr>
        <w:t>s</w:t>
      </w:r>
      <w:r w:rsidRPr="00F15E6F">
        <w:rPr>
          <w:rFonts w:ascii="Spectral" w:hAnsi="Spectral"/>
          <w:sz w:val="22"/>
          <w:szCs w:val="22"/>
          <w:lang w:val="en-CA"/>
        </w:rPr>
        <w:t xml:space="preserve">earch for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redictable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 xml:space="preserve">oral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artners: Predictability and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>oral (</w:t>
      </w:r>
      <w:r>
        <w:rPr>
          <w:rFonts w:ascii="Spectral" w:hAnsi="Spectral"/>
          <w:sz w:val="22"/>
          <w:szCs w:val="22"/>
          <w:lang w:val="en-CA"/>
        </w:rPr>
        <w:t>c</w:t>
      </w:r>
      <w:r w:rsidRPr="00F15E6F">
        <w:rPr>
          <w:rFonts w:ascii="Spectral" w:hAnsi="Spectral"/>
          <w:sz w:val="22"/>
          <w:szCs w:val="22"/>
          <w:lang w:val="en-CA"/>
        </w:rPr>
        <w:t xml:space="preserve">haracter)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>re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J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ournal of </w:t>
      </w:r>
      <w:r>
        <w:rPr>
          <w:rFonts w:ascii="Spectral" w:hAnsi="Spectral"/>
          <w:i/>
          <w:sz w:val="22"/>
          <w:szCs w:val="22"/>
          <w:lang w:val="en-CA"/>
        </w:rPr>
        <w:t xml:space="preserve">Experimental Social </w:t>
      </w:r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r>
        <w:rPr>
          <w:rFonts w:ascii="Spectral" w:hAnsi="Spectral"/>
          <w:i/>
          <w:sz w:val="22"/>
          <w:szCs w:val="22"/>
          <w:lang w:val="en-CA"/>
        </w:rPr>
        <w:t>, 97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sz w:val="22"/>
          <w:szCs w:val="22"/>
          <w:lang w:val="en-CA"/>
        </w:rPr>
        <w:t>(</w:t>
      </w:r>
      <w:r>
        <w:rPr>
          <w:rFonts w:ascii="Spectral" w:hAnsi="Spectral"/>
          <w:b/>
          <w:bCs/>
          <w:sz w:val="22"/>
          <w:szCs w:val="22"/>
          <w:lang w:val="en-CA"/>
        </w:rPr>
        <w:t>3.60</w:t>
      </w:r>
      <w:r>
        <w:rPr>
          <w:rFonts w:ascii="Spectral" w:hAnsi="Spectral"/>
          <w:sz w:val="22"/>
          <w:szCs w:val="22"/>
          <w:lang w:val="en-CA"/>
        </w:rPr>
        <w:t>)</w:t>
      </w:r>
    </w:p>
    <w:p w14:paraId="40AC226A" w14:textId="77777777" w:rsidR="00A20790" w:rsidRDefault="00A20790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47EA0E43" w14:textId="524F20DA" w:rsidR="00D42789" w:rsidRPr="00CC7A46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Varnum, M. E. W., Krems, J. A., Morris, C</w:t>
      </w:r>
      <w:r w:rsidRPr="00CC7A46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>,</w:t>
      </w:r>
      <w:r w:rsidRPr="00CC7A46">
        <w:rPr>
          <w:rFonts w:ascii="Spectral" w:hAnsi="Spectral"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Wormley, A.</w:t>
      </w:r>
      <w:r>
        <w:rPr>
          <w:rFonts w:ascii="Spectral" w:hAnsi="Spectral"/>
          <w:sz w:val="22"/>
          <w:szCs w:val="22"/>
          <w:lang w:val="en-US"/>
        </w:rPr>
        <w:t xml:space="preserve">, &amp; </w:t>
      </w:r>
      <w:r w:rsidRPr="00CC7A46">
        <w:rPr>
          <w:rFonts w:ascii="Spectral" w:hAnsi="Spectral"/>
          <w:b/>
          <w:bCs/>
          <w:sz w:val="22"/>
          <w:szCs w:val="22"/>
          <w:lang w:val="en-US"/>
        </w:rPr>
        <w:t>Grossmann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/>
          <w:bCs/>
          <w:sz w:val="22"/>
          <w:szCs w:val="22"/>
          <w:lang w:val="en-US"/>
        </w:rPr>
        <w:t>I</w:t>
      </w:r>
      <w:r w:rsidRPr="00CC7A46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CC7A46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lang w:val="en-US"/>
        </w:rPr>
        <w:t>Why are song lyrics becoming simpler? A time series analysis of lyrical complexity in six decades of American popular music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0162AB">
        <w:rPr>
          <w:rFonts w:ascii="Spectral" w:hAnsi="Spectral"/>
          <w:i/>
          <w:iCs/>
          <w:sz w:val="22"/>
          <w:szCs w:val="22"/>
          <w:lang w:val="en-US"/>
        </w:rPr>
        <w:t>PLOS ONE</w:t>
      </w:r>
      <w:r w:rsidR="001F3E15" w:rsidRPr="001F3E15">
        <w:rPr>
          <w:rFonts w:ascii="Spectral" w:hAnsi="Spectral"/>
          <w:sz w:val="22"/>
          <w:szCs w:val="22"/>
          <w:lang w:val="en-CA"/>
        </w:rPr>
        <w:t xml:space="preserve">, </w:t>
      </w:r>
      <w:r w:rsidR="001F3E15" w:rsidRPr="001F3E15">
        <w:rPr>
          <w:rFonts w:ascii="Spectral" w:hAnsi="Spectral"/>
          <w:i/>
          <w:iCs/>
          <w:sz w:val="22"/>
          <w:szCs w:val="22"/>
          <w:lang w:val="en-CA"/>
        </w:rPr>
        <w:t>16</w:t>
      </w:r>
      <w:r w:rsidR="001F3E15" w:rsidRPr="001F3E15">
        <w:rPr>
          <w:rFonts w:ascii="Spectral" w:hAnsi="Spectral"/>
          <w:sz w:val="22"/>
          <w:szCs w:val="22"/>
          <w:lang w:val="en-CA"/>
        </w:rPr>
        <w:t>(1), e0244576. https://doi.org/10.1371/journal.pone.0244576</w:t>
      </w:r>
      <w:r w:rsidR="001F3E15" w:rsidRPr="001F3E15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>
        <w:rPr>
          <w:rFonts w:ascii="Spectral" w:hAnsi="Spectral"/>
          <w:b/>
          <w:bCs/>
          <w:sz w:val="22"/>
          <w:szCs w:val="22"/>
          <w:lang w:val="en-US"/>
        </w:rPr>
        <w:t>2.87</w:t>
      </w:r>
      <w:r>
        <w:rPr>
          <w:rFonts w:ascii="Spectral" w:hAnsi="Spectral"/>
          <w:sz w:val="22"/>
          <w:szCs w:val="22"/>
          <w:lang w:val="en-US"/>
        </w:rPr>
        <w:t>)</w:t>
      </w:r>
    </w:p>
    <w:p w14:paraId="6F6BCBC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3B9B77A2" w14:textId="1EE17A55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lang w:val="en-US"/>
        </w:rPr>
        <w:t xml:space="preserve">Varnum, M. E. W.,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025C7">
        <w:rPr>
          <w:rFonts w:ascii="Spectral" w:hAnsi="Spectral"/>
          <w:sz w:val="22"/>
          <w:szCs w:val="22"/>
          <w:lang w:val="en-CA"/>
        </w:rPr>
        <w:t>The Psychology of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sz w:val="22"/>
          <w:szCs w:val="22"/>
          <w:lang w:val="en-CA"/>
        </w:rPr>
        <w:t>833-837</w:t>
      </w:r>
      <w:r w:rsidR="007879B9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879B9" w:rsidRPr="007879B9">
        <w:rPr>
          <w:rFonts w:ascii="Spectral" w:hAnsi="Spectral"/>
          <w:sz w:val="22"/>
          <w:szCs w:val="22"/>
          <w:lang w:val="en-CA"/>
        </w:rPr>
        <w:t xml:space="preserve">https://doi.org/10.1037/amp0000898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7A1D2919" w14:textId="7D438265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(2020). Wisdom is a social-ecological rather than person-centric phenomenon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Current Opinion in Psycholog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20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66-71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doi: 10.1016/j.copsyc.2019.07.010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SJR 1.61)</w:t>
      </w:r>
    </w:p>
    <w:p w14:paraId="4567B835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14" w:name="_Hlk58345086"/>
    </w:p>
    <w:p w14:paraId="43A796AC" w14:textId="157505AF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hAnsi="Spectral"/>
          <w:b/>
          <w:sz w:val="22"/>
          <w:szCs w:val="22"/>
          <w:lang w:val="en-US"/>
        </w:rPr>
        <w:t>Grossmann, I</w:t>
      </w:r>
      <w:r w:rsidRPr="00CC7A46">
        <w:rPr>
          <w:rFonts w:ascii="Spectral" w:hAnsi="Spectral"/>
          <w:sz w:val="22"/>
          <w:szCs w:val="22"/>
          <w:lang w:val="en-US"/>
        </w:rPr>
        <w:t xml:space="preserve">., Eibach, R. P.,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Koyama, J</w:t>
      </w:r>
      <w:r w:rsidRPr="00CC7A46">
        <w:rPr>
          <w:rFonts w:ascii="Spectral" w:hAnsi="Spectral"/>
          <w:sz w:val="22"/>
          <w:szCs w:val="22"/>
          <w:lang w:val="en-US"/>
        </w:rPr>
        <w:t>., &amp;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 xml:space="preserve"> Sahi, Q</w:t>
      </w:r>
      <w:r w:rsidRPr="00CC7A46">
        <w:rPr>
          <w:rFonts w:ascii="Spectral" w:hAnsi="Spectral"/>
          <w:sz w:val="22"/>
          <w:szCs w:val="22"/>
          <w:lang w:val="en-US"/>
        </w:rPr>
        <w:t xml:space="preserve">. (2020). </w:t>
      </w:r>
      <w:bookmarkStart w:id="15" w:name="_Hlk84406498"/>
      <w:r w:rsidRPr="003059C8">
        <w:rPr>
          <w:rFonts w:ascii="Spectral" w:hAnsi="Spectral"/>
          <w:sz w:val="22"/>
          <w:szCs w:val="22"/>
          <w:lang w:val="en-CA"/>
        </w:rPr>
        <w:t xml:space="preserve">Folk standards of sound judgment: Rationality versus reasonableness. </w:t>
      </w:r>
      <w:r w:rsidRPr="003059C8">
        <w:rPr>
          <w:rFonts w:ascii="Spectral" w:hAnsi="Spectral"/>
          <w:i/>
          <w:sz w:val="22"/>
          <w:szCs w:val="22"/>
          <w:lang w:val="en-CA"/>
        </w:rPr>
        <w:t>Science Advances, 6</w:t>
      </w:r>
      <w:r w:rsidRPr="003059C8">
        <w:rPr>
          <w:rFonts w:ascii="Spectral" w:hAnsi="Spectral"/>
          <w:sz w:val="22"/>
          <w:szCs w:val="22"/>
          <w:lang w:val="en-CA"/>
        </w:rPr>
        <w:t>(2), eaaz028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bookmarkEnd w:id="15"/>
      <w:r w:rsidRPr="003059C8">
        <w:rPr>
          <w:rFonts w:ascii="Spectral" w:hAnsi="Spectral"/>
          <w:sz w:val="22"/>
          <w:szCs w:val="22"/>
          <w:lang w:val="en-CA"/>
        </w:rPr>
        <w:t>doi: 10.1126/sciadv.aaz0289</w:t>
      </w:r>
      <w:bookmarkEnd w:id="14"/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(12.80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</w:p>
    <w:p w14:paraId="5ED71A9C" w14:textId="77777777" w:rsidR="00A20790" w:rsidRDefault="00A20790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</w:rPr>
      </w:pPr>
    </w:p>
    <w:p w14:paraId="52725742" w14:textId="5C5F4045" w:rsidR="00FF1C85" w:rsidRDefault="00FF1C85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bookmarkStart w:id="16" w:name="_Hlk84407092"/>
      <w:r w:rsidRPr="003059C8">
        <w:rPr>
          <w:rStyle w:val="NoneA"/>
          <w:rFonts w:ascii="Spectral" w:hAnsi="Spectral"/>
          <w:b/>
          <w:sz w:val="22"/>
          <w:szCs w:val="22"/>
        </w:rPr>
        <w:t>Grossmann, I</w:t>
      </w:r>
      <w:r w:rsidRPr="003059C8">
        <w:rPr>
          <w:rStyle w:val="NoneA"/>
          <w:rFonts w:ascii="Spectral" w:hAnsi="Spectral"/>
          <w:sz w:val="22"/>
          <w:szCs w:val="22"/>
        </w:rPr>
        <w:t xml:space="preserve">., Weststrate, N. M., Ardelt, M., </w:t>
      </w:r>
      <w:r w:rsidRPr="003059C8">
        <w:rPr>
          <w:rStyle w:val="NoneA"/>
          <w:rFonts w:ascii="Spectral" w:hAnsi="Spectral"/>
          <w:sz w:val="22"/>
          <w:szCs w:val="22"/>
          <w:u w:val="singl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</w:t>
      </w:r>
      <w:r w:rsidRPr="003059C8">
        <w:rPr>
          <w:rStyle w:val="NoneA"/>
          <w:rFonts w:ascii="Spectral" w:hAnsi="Spectral"/>
          <w:sz w:val="22"/>
          <w:szCs w:val="22"/>
          <w:u w:val="single"/>
          <w:lang w:val="fr-FR"/>
        </w:rPr>
        <w:t>Dong, M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Ferrari, M., Fournier, M. A., Hu, C. S., Nusbaum, H. C. &amp; Vervaeke, J. (2020).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>The s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cience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of wisdom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in a polarized world: Knowns and unknowns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  <w:r w:rsidR="00FB6E64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>103-133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>.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bookmarkEnd w:id="16"/>
      <w:r w:rsidR="00626346" w:rsidRPr="003059C8">
        <w:rPr>
          <w:rFonts w:ascii="Spectral" w:hAnsi="Spectral"/>
          <w:sz w:val="22"/>
          <w:szCs w:val="22"/>
        </w:rPr>
        <w:t>​​​​​​​doi: 10.1080/1047840X.2020.1750917</w:t>
      </w:r>
      <w:r w:rsidR="00626346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target article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604D98F9" w14:textId="7EBF7C6A" w:rsidR="00A20790" w:rsidRDefault="009B314D" w:rsidP="009B314D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i/>
          <w:sz w:val="22"/>
          <w:szCs w:val="22"/>
          <w:lang w:val="fr-FR"/>
        </w:rPr>
      </w:pPr>
      <w:r>
        <w:rPr>
          <w:rFonts w:ascii="Spectral" w:hAnsi="Spectral"/>
          <w:sz w:val="22"/>
          <w:szCs w:val="22"/>
          <w:lang w:val="en-US"/>
        </w:rPr>
        <w:t xml:space="preserve">+most cited paper of the year in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</w:p>
    <w:p w14:paraId="1314FAED" w14:textId="77777777" w:rsidR="009B314D" w:rsidRDefault="009B314D" w:rsidP="009B314D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b/>
          <w:sz w:val="22"/>
          <w:szCs w:val="22"/>
          <w:lang w:val="de-DE"/>
        </w:rPr>
      </w:pPr>
    </w:p>
    <w:p w14:paraId="0C5CB8F4" w14:textId="2613CA88" w:rsidR="00A80225" w:rsidRPr="003059C8" w:rsidRDefault="00A80225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CC7A46">
        <w:rPr>
          <w:rStyle w:val="NoneA"/>
          <w:rFonts w:ascii="Spectral" w:hAnsi="Spectral"/>
          <w:b/>
          <w:sz w:val="22"/>
          <w:szCs w:val="22"/>
          <w:lang w:val="de-DE"/>
        </w:rPr>
        <w:t>Grossmann, I</w:t>
      </w:r>
      <w:r w:rsidRPr="00CC7A46">
        <w:rPr>
          <w:rStyle w:val="NoneA"/>
          <w:rFonts w:ascii="Spectral" w:hAnsi="Spectral"/>
          <w:sz w:val="22"/>
          <w:szCs w:val="22"/>
          <w:lang w:val="de-DE"/>
        </w:rPr>
        <w:t xml:space="preserve">., Weststrate, N. M.,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Ferrari, M., &amp; </w:t>
      </w:r>
      <w:r w:rsidRPr="00CC7A46">
        <w:rPr>
          <w:rStyle w:val="NoneA"/>
          <w:rFonts w:ascii="Spectral" w:hAnsi="Spectral"/>
          <w:sz w:val="22"/>
          <w:szCs w:val="22"/>
          <w:u w:val="single"/>
          <w:lang w:val="de-D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(2020). </w:t>
      </w:r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A common model is essential for a cumulative science of wisdom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  <w:r w:rsidR="006534AA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185-194. </w:t>
      </w:r>
      <w:r w:rsidR="00626346" w:rsidRPr="003059C8">
        <w:rPr>
          <w:rFonts w:ascii="Spectral" w:hAnsi="Spectral"/>
          <w:sz w:val="22"/>
          <w:szCs w:val="22"/>
        </w:rPr>
        <w:t>doi: 10.1080/1047840X.2020.1750920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r w:rsidR="00595237" w:rsidRPr="003059C8">
        <w:rPr>
          <w:rStyle w:val="NoneA"/>
          <w:rFonts w:ascii="Spectral" w:hAnsi="Spectral"/>
          <w:sz w:val="22"/>
          <w:szCs w:val="22"/>
          <w:lang w:val="fr-FR"/>
        </w:rPr>
        <w:t>reply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to commentaries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3F2FF292" w14:textId="77777777" w:rsidR="00A20790" w:rsidRDefault="00A20790" w:rsidP="00D42789">
      <w:pPr>
        <w:ind w:left="720" w:hanging="720"/>
        <w:rPr>
          <w:rFonts w:ascii="Spectral" w:hAnsi="Spectral"/>
          <w:noProof/>
          <w:sz w:val="22"/>
          <w:szCs w:val="22"/>
        </w:rPr>
      </w:pPr>
    </w:p>
    <w:p w14:paraId="7E70AFF8" w14:textId="1BF272EF" w:rsidR="00D42789" w:rsidRPr="00D42789" w:rsidRDefault="00D42789" w:rsidP="00D42789">
      <w:pPr>
        <w:ind w:left="720" w:hanging="720"/>
        <w:rPr>
          <w:rFonts w:ascii="Spectral" w:hAnsi="Spectral"/>
          <w:b/>
          <w:bCs/>
          <w:sz w:val="22"/>
          <w:szCs w:val="20"/>
          <w:lang w:val="en-US"/>
        </w:rPr>
      </w:pPr>
      <w:r w:rsidRPr="00D42789">
        <w:rPr>
          <w:rFonts w:ascii="Spectral" w:hAnsi="Spectral"/>
          <w:noProof/>
          <w:sz w:val="22"/>
          <w:szCs w:val="22"/>
        </w:rPr>
        <w:t xml:space="preserve">Hanaei, S., Takian, A., Majdzadeh, R., Maboloc, C. R., </w:t>
      </w:r>
      <w:r w:rsidRPr="00D42789">
        <w:rPr>
          <w:rFonts w:ascii="Spectral" w:hAnsi="Spectral"/>
          <w:b/>
          <w:bCs/>
          <w:noProof/>
          <w:sz w:val="22"/>
          <w:szCs w:val="22"/>
        </w:rPr>
        <w:t>Grossmann, I</w:t>
      </w:r>
      <w:r w:rsidRPr="00D42789">
        <w:rPr>
          <w:rFonts w:ascii="Spectral" w:hAnsi="Spectral"/>
          <w:noProof/>
          <w:sz w:val="22"/>
          <w:szCs w:val="22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D42789">
        <w:rPr>
          <w:rFonts w:ascii="Spectral" w:hAnsi="Spectral"/>
          <w:i/>
          <w:iCs/>
          <w:noProof/>
          <w:sz w:val="22"/>
          <w:szCs w:val="22"/>
        </w:rPr>
        <w:t>Disaster Medicine and Public Health Preparedness</w:t>
      </w:r>
      <w:r w:rsidRPr="00D42789">
        <w:rPr>
          <w:rFonts w:ascii="Spectral" w:hAnsi="Spectral"/>
          <w:noProof/>
          <w:sz w:val="22"/>
          <w:szCs w:val="22"/>
        </w:rPr>
        <w:t xml:space="preserve">, 1–17. 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doi: </w:t>
      </w:r>
      <w:r w:rsidRPr="00D42789">
        <w:rPr>
          <w:rFonts w:ascii="Spectral" w:hAnsi="Spectral"/>
          <w:noProof/>
          <w:sz w:val="22"/>
          <w:szCs w:val="22"/>
        </w:rPr>
        <w:t>10.1017/dmp.2020.406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 </w:t>
      </w:r>
      <w:r w:rsidRPr="00D42789">
        <w:rPr>
          <w:rFonts w:ascii="Spectral" w:hAnsi="Spectral"/>
          <w:b/>
          <w:bCs/>
          <w:sz w:val="22"/>
          <w:szCs w:val="20"/>
          <w:lang w:val="en-US"/>
        </w:rPr>
        <w:t>(0.98)</w:t>
      </w:r>
    </w:p>
    <w:p w14:paraId="6BD04321" w14:textId="77777777" w:rsidR="00A20790" w:rsidRDefault="00A20790" w:rsidP="00D42789">
      <w:pPr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E65C6C0" w14:textId="537FE064" w:rsidR="00DB22D2" w:rsidRPr="00D42789" w:rsidRDefault="00DB22D2" w:rsidP="00D42789">
      <w:pPr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D42789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D42789">
        <w:rPr>
          <w:rFonts w:ascii="Spectral" w:hAnsi="Spectral"/>
          <w:sz w:val="22"/>
          <w:szCs w:val="22"/>
          <w:lang w:val="en-US"/>
        </w:rPr>
        <w:t>. &amp;</w:t>
      </w:r>
      <w:r w:rsidRPr="00D42789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D42789">
        <w:rPr>
          <w:rFonts w:ascii="Spectral" w:hAnsi="Spectral"/>
          <w:sz w:val="22"/>
          <w:szCs w:val="22"/>
          <w:lang w:val="en-US"/>
        </w:rPr>
        <w:t>(2020). Rising ethnic diversity in the United States accompanies shifts toward an individualistic culture</w:t>
      </w:r>
      <w:r w:rsidRPr="00D42789">
        <w:rPr>
          <w:rFonts w:ascii="Spectral" w:hAnsi="Spectral"/>
          <w:bCs/>
          <w:sz w:val="22"/>
          <w:szCs w:val="22"/>
          <w:lang w:val="en-CA"/>
        </w:rPr>
        <w:t>.</w:t>
      </w:r>
      <w:r w:rsidRPr="00D42789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D42789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D42789">
        <w:rPr>
          <w:rFonts w:ascii="Spectral" w:hAnsi="Spectral"/>
          <w:sz w:val="22"/>
          <w:szCs w:val="22"/>
          <w:lang w:val="en-CA"/>
        </w:rPr>
        <w:t>(</w:t>
      </w:r>
      <w:r w:rsidRPr="00D42789">
        <w:rPr>
          <w:rFonts w:ascii="Spectral" w:hAnsi="Spectral"/>
          <w:b/>
          <w:sz w:val="22"/>
          <w:szCs w:val="22"/>
          <w:lang w:val="en-CA"/>
        </w:rPr>
        <w:t>4.39)</w:t>
      </w:r>
    </w:p>
    <w:p w14:paraId="7AF762CB" w14:textId="77777777" w:rsidR="00A20790" w:rsidRDefault="00A20790" w:rsidP="00D42789">
      <w:pPr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761A1329" w14:textId="2FAC2AEC" w:rsidR="00F63581" w:rsidRPr="00D42789" w:rsidRDefault="00F63581" w:rsidP="00D42789">
      <w:pPr>
        <w:ind w:left="720" w:hanging="720"/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</w:pPr>
      <w:r w:rsidRPr="00D42789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ynh, A. C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D4278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2020). A pathway to wisdom-focused education. 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Moral Education, 49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9-29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doi: 10.1080/03057240.2018.1496903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D42789">
        <w:rPr>
          <w:rFonts w:ascii="Spectral" w:hAnsi="Spectral"/>
          <w:sz w:val="22"/>
          <w:szCs w:val="22"/>
          <w:lang w:val="en-US"/>
        </w:rPr>
        <w:t>(</w:t>
      </w:r>
      <w:r w:rsidRPr="00D42789">
        <w:rPr>
          <w:rFonts w:ascii="Spectral" w:hAnsi="Spectral"/>
          <w:b/>
          <w:sz w:val="22"/>
          <w:szCs w:val="22"/>
          <w:lang w:val="en-US"/>
        </w:rPr>
        <w:t>1.02</w:t>
      </w:r>
      <w:r w:rsidRPr="00D42789">
        <w:rPr>
          <w:rFonts w:ascii="Spectral" w:hAnsi="Spectral"/>
          <w:sz w:val="22"/>
          <w:szCs w:val="22"/>
          <w:lang w:val="en-US"/>
        </w:rPr>
        <w:t>)</w:t>
      </w:r>
    </w:p>
    <w:p w14:paraId="6E8E9D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7" w:name="_Hlk61029707"/>
      <w:bookmarkEnd w:id="10"/>
    </w:p>
    <w:p w14:paraId="76A2AE03" w14:textId="2B0EB6FC" w:rsidR="00936120" w:rsidRPr="003059C8" w:rsidRDefault="0093612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... &amp; Kenrick, D. T. (2020). Family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atters: Rethinking the </w:t>
      </w:r>
      <w:r w:rsidR="000D73C2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y of </w:t>
      </w:r>
      <w:r w:rsidR="000D73C2" w:rsidRPr="003059C8">
        <w:rPr>
          <w:rFonts w:ascii="Spectral" w:hAnsi="Spectral"/>
          <w:sz w:val="22"/>
          <w:szCs w:val="22"/>
          <w:lang w:val="en-CA"/>
        </w:rPr>
        <w:t>h</w:t>
      </w:r>
      <w:r w:rsidRPr="003059C8">
        <w:rPr>
          <w:rFonts w:ascii="Spectral" w:hAnsi="Spectral"/>
          <w:sz w:val="22"/>
          <w:szCs w:val="22"/>
          <w:lang w:val="en-CA"/>
        </w:rPr>
        <w:t xml:space="preserve">uman </w:t>
      </w:r>
      <w:r w:rsidR="000D73C2" w:rsidRPr="003059C8">
        <w:rPr>
          <w:rFonts w:ascii="Spectral" w:hAnsi="Spectral"/>
          <w:sz w:val="22"/>
          <w:szCs w:val="22"/>
          <w:lang w:val="en-CA"/>
        </w:rPr>
        <w:t>s</w:t>
      </w:r>
      <w:r w:rsidRPr="003059C8">
        <w:rPr>
          <w:rFonts w:ascii="Spectral" w:hAnsi="Spectral"/>
          <w:sz w:val="22"/>
          <w:szCs w:val="22"/>
          <w:lang w:val="en-CA"/>
        </w:rPr>
        <w:t xml:space="preserve">ocial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otivation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5</w:t>
      </w:r>
      <w:r w:rsidRPr="003059C8">
        <w:rPr>
          <w:rFonts w:ascii="Spectral" w:hAnsi="Spectral"/>
          <w:iCs/>
          <w:sz w:val="22"/>
          <w:szCs w:val="22"/>
          <w:lang w:val="en-US"/>
        </w:rPr>
        <w:t>, 173-201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doi: 10.1177/1745691619872986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4CB53EF6" w14:textId="77777777" w:rsidR="00A20790" w:rsidRDefault="00A20790" w:rsidP="00A774F7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</w:p>
    <w:p w14:paraId="3C1613C8" w14:textId="702B6B03" w:rsidR="00A774F7" w:rsidRPr="003059C8" w:rsidRDefault="00A774F7" w:rsidP="00A774F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Na, J.*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Journal of Personality</w:t>
      </w:r>
      <w:r w:rsidRPr="003059C8">
        <w:rPr>
          <w:rFonts w:ascii="Spectral" w:hAnsi="Spectral"/>
          <w:iCs/>
          <w:color w:val="000000"/>
          <w:sz w:val="22"/>
          <w:szCs w:val="22"/>
          <w:shd w:val="clear" w:color="auto" w:fill="FFFFFF"/>
          <w:lang w:val="en-CA"/>
        </w:rPr>
        <w:t>, 88(5), 908-924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: 10.1111/jopy.12536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08) *</w:t>
      </w:r>
      <w:r w:rsidRPr="003059C8">
        <w:rPr>
          <w:rFonts w:ascii="Spectral" w:hAnsi="Spectral"/>
          <w:sz w:val="22"/>
          <w:szCs w:val="22"/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3797A01" w14:textId="0F3B1652" w:rsidR="00C11C94" w:rsidRPr="003059C8" w:rsidRDefault="00C11C94" w:rsidP="00C11C94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Peetz, J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0). Wise reasoning about the future is associated with adaptive interpersonal feelings after relational challenges</w:t>
      </w:r>
      <w:r w:rsidRPr="003059C8">
        <w:rPr>
          <w:rFonts w:ascii="Spectral" w:hAnsi="Spectral"/>
          <w:bCs/>
          <w:sz w:val="22"/>
          <w:szCs w:val="22"/>
          <w:lang w:val="en-CA"/>
        </w:rPr>
        <w:t>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3059C8">
        <w:rPr>
          <w:rFonts w:ascii="Spectral" w:hAnsi="Spectral"/>
          <w:iCs/>
          <w:sz w:val="22"/>
          <w:szCs w:val="22"/>
          <w:lang w:val="en-CA"/>
        </w:rPr>
        <w:t xml:space="preserve">doi: 10.1177/1948550620931985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AA5956" w:rsidRPr="003059C8">
        <w:rPr>
          <w:rFonts w:ascii="Spectral" w:hAnsi="Spectral"/>
          <w:b/>
          <w:sz w:val="22"/>
          <w:szCs w:val="22"/>
          <w:lang w:val="en-CA"/>
        </w:rPr>
        <w:t>4.39</w:t>
      </w:r>
      <w:r w:rsidRPr="003059C8">
        <w:rPr>
          <w:rFonts w:ascii="Spectral" w:hAnsi="Spectral"/>
          <w:b/>
          <w:sz w:val="22"/>
          <w:szCs w:val="22"/>
          <w:lang w:val="en-CA"/>
        </w:rPr>
        <w:t>)</w:t>
      </w:r>
    </w:p>
    <w:p w14:paraId="7E8CF459" w14:textId="77777777" w:rsidR="00A20790" w:rsidRDefault="00A20790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  <w:bookmarkStart w:id="18" w:name="_Hlk46853115"/>
    </w:p>
    <w:p w14:paraId="3FBBDCA9" w14:textId="25CE8339" w:rsidR="00AA5956" w:rsidRPr="003059C8" w:rsidRDefault="00AA5956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Prentice, L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Klackl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groskin, D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Alexandrov, Y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panovich, V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Bezdenezhnykh, B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., &amp; Jonas, E. (20</w:t>
      </w:r>
      <w:r w:rsidR="00527898">
        <w:rPr>
          <w:rFonts w:ascii="Spectral" w:eastAsia="Calibri" w:hAnsi="Spectral"/>
          <w:noProof/>
          <w:sz w:val="22"/>
          <w:szCs w:val="22"/>
          <w:lang w:val="en-US" w:eastAsia="en-US"/>
        </w:rPr>
        <w:t>20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). Reaction to norm transgressions and Islamization threat in culturally tight and loose contexts: A case study of Germany vs. Russia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lture &amp; Brain, 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>8, 46–69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07/s40167-018-0073-3</w:t>
      </w:r>
    </w:p>
    <w:bookmarkEnd w:id="17"/>
    <w:bookmarkEnd w:id="18"/>
    <w:p w14:paraId="5748B47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06DB31E2" w14:textId="008707F3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Ferrari, M.,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Grimm, S., &amp; Staffel, J. (2019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A process model of wisdom from adversity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The Journal of Value Inquir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5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, 471-473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: 10.1007/s10790-019-09711-7.</w:t>
      </w:r>
    </w:p>
    <w:p w14:paraId="625F1BD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5CCC540C" w14:textId="1B3F319D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s, 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Wise reasoning benefits from emodiversity, irrespective of emotional intensity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Experimental Psychology: General,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148</w:t>
      </w:r>
      <w:r w:rsidRPr="003059C8">
        <w:rPr>
          <w:rFonts w:ascii="Spectral" w:hAnsi="Spectral"/>
          <w:iCs/>
          <w:sz w:val="22"/>
          <w:szCs w:val="22"/>
          <w:lang w:val="en-US"/>
        </w:rPr>
        <w:t>(5), 805-823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037/xge000054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5.7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0831370" w14:textId="77777777" w:rsidR="009B314D" w:rsidRDefault="009B314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10CFCBD9" w14:textId="6B36630E" w:rsidR="003B7AA4" w:rsidRPr="003059C8" w:rsidRDefault="003B7AA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h, M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Friedman, O. (2019). </w:t>
      </w:r>
      <w:r w:rsidRPr="003059C8">
        <w:rPr>
          <w:rFonts w:ascii="Spectral" w:hAnsi="Spectral"/>
          <w:sz w:val="22"/>
          <w:szCs w:val="22"/>
          <w:lang w:val="en-CA"/>
        </w:rPr>
        <w:t xml:space="preserve">Children show reduced trust in confident advisors who are partially-informed. </w:t>
      </w:r>
      <w:r w:rsidRPr="003059C8">
        <w:rPr>
          <w:rFonts w:ascii="Spectral" w:hAnsi="Spectral"/>
          <w:i/>
          <w:sz w:val="22"/>
          <w:szCs w:val="22"/>
          <w:lang w:val="en-CA"/>
        </w:rPr>
        <w:t>Cognitive Development</w:t>
      </w:r>
      <w:r w:rsidRPr="003059C8">
        <w:rPr>
          <w:rFonts w:ascii="Spectral" w:hAnsi="Spectral"/>
          <w:sz w:val="22"/>
          <w:szCs w:val="22"/>
          <w:lang w:val="en-CA"/>
        </w:rPr>
        <w:t>, 50, 49-55. doi: 10.1016/j.cogdev.2019.02.003 (</w:t>
      </w:r>
      <w:r w:rsidRPr="003059C8">
        <w:rPr>
          <w:rFonts w:ascii="Spectral" w:hAnsi="Spectral"/>
          <w:b/>
          <w:sz w:val="22"/>
          <w:szCs w:val="22"/>
          <w:lang w:val="en-CA"/>
        </w:rPr>
        <w:t>2.00)</w:t>
      </w:r>
    </w:p>
    <w:p w14:paraId="2144421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1B29CAFE" w14:textId="75BAFB36" w:rsidR="0046199D" w:rsidRPr="003059C8" w:rsidRDefault="0046199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Varnum, M. E. W.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The wealth→life history→innovation account of the Industrial Revolution is largely inconsistent with empirical time series data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2</w:t>
      </w:r>
      <w:r w:rsidRPr="003059C8">
        <w:rPr>
          <w:rFonts w:ascii="Spectral" w:hAnsi="Spectral"/>
          <w:sz w:val="22"/>
          <w:szCs w:val="22"/>
          <w:lang w:val="en-CA"/>
        </w:rPr>
        <w:t>, e212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[commentary]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 doi: 10.1017/S0140525X19000086</w:t>
      </w:r>
    </w:p>
    <w:p w14:paraId="2A1322A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68A465" w14:textId="52A8A01C" w:rsidR="00E320AF" w:rsidRPr="003059C8" w:rsidRDefault="00E320A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Bobocel, D. R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</w:t>
      </w:r>
      <w:bookmarkStart w:id="19" w:name="_Hlk58345483"/>
      <w:r w:rsidRPr="003059C8">
        <w:rPr>
          <w:rFonts w:ascii="Spectral" w:hAnsi="Spectral"/>
          <w:sz w:val="22"/>
          <w:szCs w:val="22"/>
          <w:lang w:val="en-US"/>
        </w:rPr>
        <w:t xml:space="preserve">Wisdom, bias, and balance: Toward a process-sensitive measurement of wisdom-related cogni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15</w:t>
      </w:r>
      <w:r w:rsidRPr="003059C8">
        <w:rPr>
          <w:rFonts w:ascii="Spectral" w:hAnsi="Spectral"/>
          <w:iCs/>
          <w:sz w:val="22"/>
          <w:szCs w:val="22"/>
          <w:lang w:val="en-US"/>
        </w:rPr>
        <w:t>(6), 1093-1126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. </w:t>
      </w:r>
      <w:bookmarkEnd w:id="19"/>
      <w:r w:rsidRPr="003059C8">
        <w:rPr>
          <w:rFonts w:ascii="Spectral" w:hAnsi="Spectral"/>
          <w:iCs/>
          <w:sz w:val="22"/>
          <w:szCs w:val="22"/>
          <w:lang w:val="en-US"/>
        </w:rPr>
        <w:t xml:space="preserve">doi: 10.1037/pspp0000171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 *corresponding authors</w:t>
      </w:r>
    </w:p>
    <w:p w14:paraId="133B9DE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</w:pPr>
    </w:p>
    <w:p w14:paraId="6D35392F" w14:textId="3B24F0EE" w:rsidR="00926A4F" w:rsidRPr="003059C8" w:rsidRDefault="00926A4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Schegel, R. (</w:t>
      </w:r>
      <w:r w:rsidR="00DD3CC1"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2018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Moral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g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oodness is the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sence of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personal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ntity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="001E0166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22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739-740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45CD0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45CD0" w:rsidRPr="003059C8">
        <w:rPr>
          <w:rFonts w:ascii="Spectral" w:hAnsi="Spectral"/>
          <w:sz w:val="22"/>
          <w:szCs w:val="22"/>
          <w:lang w:val="en-CA"/>
        </w:rPr>
        <w:t>doi: 10.1016/j.tics.2018.05.00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4D7FEE" w:rsidRPr="003059C8">
        <w:rPr>
          <w:rFonts w:ascii="Spectral" w:hAnsi="Spectral"/>
          <w:sz w:val="22"/>
          <w:szCs w:val="22"/>
          <w:lang w:val="en-CA"/>
        </w:rPr>
        <w:t>(</w:t>
      </w:r>
      <w:r w:rsidR="004D7FEE"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="004D7FEE" w:rsidRPr="003059C8">
        <w:rPr>
          <w:rFonts w:ascii="Spectral" w:hAnsi="Spectral"/>
          <w:sz w:val="22"/>
          <w:szCs w:val="22"/>
          <w:lang w:val="en-CA"/>
        </w:rPr>
        <w:t>)</w:t>
      </w:r>
    </w:p>
    <w:p w14:paraId="3E07490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</w:p>
    <w:p w14:paraId="7EAA39C3" w14:textId="7125464F" w:rsidR="00085EB2" w:rsidRPr="003059C8" w:rsidRDefault="00085EB2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Sarkissian, H., Newman, G. E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.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De Brigard, F, Luco, A., &amp; Knobe, J. (2018). Consistent Belief in a Good True Self in Misanthropes and Three Interdependent Cultur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Cognitive Science, 4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, 134-160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doi: 10.1111/cogs.12505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2.9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)</w:t>
      </w:r>
    </w:p>
    <w:p w14:paraId="03E7B0F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0E4C80F6" w14:textId="38893CA1" w:rsidR="00387321" w:rsidRPr="003059C8" w:rsidRDefault="0038732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Elnakouri, A.,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McGregor, I.,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8). Dying for the group: Towards a general theory of extreme self-sacrifice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1</w:t>
      </w:r>
      <w:r w:rsidRPr="003059C8">
        <w:rPr>
          <w:rFonts w:ascii="Spectral" w:hAnsi="Spectral"/>
          <w:sz w:val="22"/>
          <w:szCs w:val="22"/>
          <w:lang w:val="en-CA"/>
        </w:rPr>
        <w:t>, e20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[commentary]. doi: 10.1017/S0140525X18001723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C8365F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3EF309F" w14:textId="6A7D1B0B" w:rsidR="00A53A01" w:rsidRPr="003059C8" w:rsidRDefault="00A53A0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Brienza, J. P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18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Intelligence</w:t>
      </w:r>
      <w:r w:rsidR="005B2DF1"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, 6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22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. 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doi: </w:t>
      </w:r>
      <w:r w:rsidR="005B2DF1" w:rsidRPr="003059C8">
        <w:rPr>
          <w:rFonts w:ascii="Spectral" w:hAnsi="Spectral"/>
          <w:sz w:val="22"/>
          <w:szCs w:val="22"/>
          <w:lang w:val="en-US"/>
        </w:rPr>
        <w:t>10.3390/jintelligence6020022</w:t>
      </w:r>
      <w:r w:rsidR="005B2DF1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new journal)</w:t>
      </w:r>
    </w:p>
    <w:p w14:paraId="04C941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63CEF090" w14:textId="37EC7174" w:rsidR="000B340B" w:rsidRPr="003059C8" w:rsidRDefault="000B340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lastRenderedPageBreak/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owhari, N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Cognition and the self: Attempt of an independent close replication of the effects of self-construal priming on spatial memory recall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Journal of Experimental Social Psychology, 74, </w:t>
      </w:r>
      <w:r w:rsidRPr="003059C8">
        <w:rPr>
          <w:rFonts w:ascii="Spectral" w:hAnsi="Spectral"/>
          <w:sz w:val="22"/>
          <w:szCs w:val="22"/>
          <w:lang w:val="en-US"/>
        </w:rPr>
        <w:t>65-73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16/j.jesp.2017.08.005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223BA6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0AB6F29" w14:textId="37D3C46F" w:rsidR="00EF6D48" w:rsidRPr="003059C8" w:rsidRDefault="00EF6D4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,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Back, M. D. (2018). Validation of the Narcissistic Admiration and Rivalry Questionnaire short scale (NARQ-S) in convenience and representative sample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Assessment, 30</w:t>
      </w:r>
      <w:r w:rsidRPr="003059C8">
        <w:rPr>
          <w:rFonts w:ascii="Spectral" w:hAnsi="Spectral"/>
          <w:sz w:val="22"/>
          <w:szCs w:val="22"/>
          <w:lang w:val="en-US"/>
        </w:rPr>
        <w:t>(1), 86-96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37/pas0000433 (</w:t>
      </w:r>
      <w:r w:rsidRPr="003059C8">
        <w:rPr>
          <w:rFonts w:ascii="Spectral" w:hAnsi="Spectral"/>
          <w:b/>
          <w:sz w:val="22"/>
          <w:szCs w:val="22"/>
          <w:lang w:val="en-US"/>
        </w:rPr>
        <w:t>2.90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0893841" w14:textId="77777777" w:rsidR="009B314D" w:rsidRDefault="009B314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A63A516" w14:textId="5F8D7332" w:rsidR="00C75F52" w:rsidRPr="003059C8" w:rsidRDefault="00C75F5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2017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). Social class and wise reasoning about interpersonal conflicts across regions, persons and situation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Proceedings of the Royal Society B: Biological Sciences, 284 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shd w:val="clear" w:color="auto" w:fill="FFFFFF"/>
          <w:lang w:val="en-US"/>
        </w:rPr>
        <w:t>(1869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doi: 10.1098/rspb.2017.1870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4.94</w:t>
      </w:r>
      <w:r w:rsidRPr="003059C8">
        <w:rPr>
          <w:rFonts w:ascii="Spectral" w:hAnsi="Spectral"/>
          <w:sz w:val="22"/>
          <w:szCs w:val="22"/>
          <w:lang w:val="en-US"/>
        </w:rPr>
        <w:t>) *corresponding author</w:t>
      </w:r>
    </w:p>
    <w:p w14:paraId="650B41F3" w14:textId="3B3FEF74" w:rsidR="003118AC" w:rsidRPr="003059C8" w:rsidRDefault="009B314D" w:rsidP="009B314D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+</w:t>
      </w:r>
      <w:r w:rsidR="003118AC" w:rsidRPr="003059C8">
        <w:rPr>
          <w:rFonts w:ascii="Spectral" w:hAnsi="Spectral"/>
          <w:sz w:val="22"/>
          <w:szCs w:val="22"/>
          <w:lang w:val="en-US"/>
        </w:rPr>
        <w:t>top 10 most up-voted Social Psychology articles on reddit</w:t>
      </w:r>
      <w:r w:rsidR="00092823" w:rsidRPr="003059C8">
        <w:rPr>
          <w:rFonts w:ascii="Spectral" w:hAnsi="Spectral"/>
          <w:sz w:val="22"/>
          <w:szCs w:val="22"/>
          <w:lang w:val="en-US"/>
        </w:rPr>
        <w:t xml:space="preserve"> (McPhetres, 2019)</w:t>
      </w:r>
    </w:p>
    <w:p w14:paraId="569CAA64" w14:textId="1ED206D1" w:rsidR="003118AC" w:rsidRPr="003059C8" w:rsidRDefault="009B314D" w:rsidP="009B314D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+</w:t>
      </w:r>
      <w:r w:rsidR="003118AC" w:rsidRPr="003059C8">
        <w:rPr>
          <w:rFonts w:ascii="Spectral" w:hAnsi="Spectral"/>
          <w:sz w:val="22"/>
          <w:szCs w:val="22"/>
          <w:lang w:val="en-US"/>
        </w:rPr>
        <w:t xml:space="preserve">featured in </w:t>
      </w:r>
      <w:r w:rsidR="003118AC" w:rsidRPr="009B314D">
        <w:rPr>
          <w:rFonts w:ascii="Spectral" w:hAnsi="Spectral"/>
          <w:i/>
          <w:iCs/>
          <w:sz w:val="22"/>
          <w:szCs w:val="22"/>
          <w:lang w:val="en-US"/>
        </w:rPr>
        <w:t>Science</w:t>
      </w:r>
      <w:r w:rsidR="003118AC" w:rsidRPr="003059C8">
        <w:rPr>
          <w:rFonts w:ascii="Spectral" w:hAnsi="Spectral"/>
          <w:sz w:val="22"/>
          <w:szCs w:val="22"/>
          <w:lang w:val="en-US"/>
        </w:rPr>
        <w:t xml:space="preserve"> magazine</w:t>
      </w:r>
    </w:p>
    <w:p w14:paraId="71ED8AD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</w:p>
    <w:p w14:paraId="1222CE66" w14:textId="3FB3DB36" w:rsidR="004F6477" w:rsidRPr="003059C8" w:rsidRDefault="004F64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 Freitas, J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chegel, R. (2017). Origins of the belief in Good True Selv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12298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, 21</w:t>
      </w:r>
      <w:r w:rsidR="00112298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634-636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F22A79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F22A79" w:rsidRPr="003059C8">
        <w:rPr>
          <w:rFonts w:ascii="Spectral" w:hAnsi="Spectral"/>
          <w:sz w:val="22"/>
          <w:szCs w:val="22"/>
          <w:lang w:val="en-CA"/>
        </w:rPr>
        <w:t>doi: 10.1016/j.tics.2017.05.00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1AB489E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FC9BA36" w14:textId="40F56833" w:rsidR="00117865" w:rsidRPr="003059C8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Wisdom and how to cultivate it: Review of emerging evidence for a constructivist model of wise thinking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European Psychologist</w:t>
      </w:r>
      <w:r w:rsidR="002275B2" w:rsidRPr="003059C8">
        <w:rPr>
          <w:rStyle w:val="Emphasis"/>
          <w:rFonts w:ascii="Spectral" w:hAnsi="Spectral"/>
          <w:sz w:val="22"/>
          <w:szCs w:val="22"/>
          <w:lang w:val="en-US"/>
        </w:rPr>
        <w:t>,</w:t>
      </w:r>
      <w:r w:rsidR="002275B2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2275B2" w:rsidRPr="003059C8">
        <w:rPr>
          <w:rFonts w:ascii="Spectral" w:hAnsi="Spectral"/>
          <w:i/>
          <w:sz w:val="22"/>
          <w:szCs w:val="22"/>
          <w:lang w:val="en-US"/>
        </w:rPr>
        <w:t>22</w:t>
      </w:r>
      <w:r w:rsidR="002275B2" w:rsidRPr="003059C8">
        <w:rPr>
          <w:rFonts w:ascii="Spectral" w:hAnsi="Spectral"/>
          <w:sz w:val="22"/>
          <w:szCs w:val="22"/>
          <w:lang w:val="en-US"/>
        </w:rPr>
        <w:t>(4), 233–246</w:t>
      </w:r>
      <w:r w:rsidR="009E3A4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doi: 10.1027/1016-9040/a000302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42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7AA49B65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702A9E" w14:textId="430D91F1" w:rsidR="003E5C4B" w:rsidRPr="003059C8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Wisdom in context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bookmarkStart w:id="20" w:name="_Hlk58345630"/>
      <w:r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Pr="003059C8">
        <w:rPr>
          <w:rFonts w:ascii="Spectral" w:hAnsi="Spectral"/>
          <w:noProof/>
          <w:sz w:val="22"/>
          <w:szCs w:val="22"/>
          <w:lang w:val="en-US"/>
        </w:rPr>
        <w:t>(2), 233–257</w:t>
      </w:r>
      <w:bookmarkEnd w:id="20"/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653EA578" w14:textId="0EC05372" w:rsidR="00485BDF" w:rsidRPr="003059C8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5 most cited papers in the journal in the 3 years</w:t>
      </w:r>
      <w:r w:rsidR="00DE6B8A">
        <w:rPr>
          <w:rFonts w:ascii="Spectral" w:hAnsi="Spectral"/>
          <w:sz w:val="22"/>
          <w:szCs w:val="22"/>
          <w:lang w:val="en-US"/>
        </w:rPr>
        <w:t xml:space="preserve"> since release of publication</w:t>
      </w:r>
    </w:p>
    <w:p w14:paraId="1811D0A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de-DE" w:eastAsia="en-US"/>
        </w:rPr>
      </w:pPr>
    </w:p>
    <w:p w14:paraId="21820F6A" w14:textId="17EA7186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de-DE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>., Brienza, J.</w:t>
      </w:r>
      <w:r w:rsidR="00D06CFD"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 P.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, &amp; Bobocel. D.R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Wise deliberation sustains cooperation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Nature Human Behaviour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(0061)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 10.1038/s41562-017-0061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D609ED"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8A9FD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6D3216" w14:textId="122496F6" w:rsidR="00176D02" w:rsidRPr="003059C8" w:rsidRDefault="00176D0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Ellsworth, P.C. (2017). What are mixed emotions and what conditions foster them? Life-span experiences, culture and social awarenes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rrent Opinion in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Science, 15, </w:t>
      </w:r>
      <w:r w:rsidRPr="003059C8">
        <w:rPr>
          <w:rFonts w:ascii="Spectral" w:hAnsi="Spectral"/>
          <w:sz w:val="22"/>
          <w:szCs w:val="22"/>
          <w:lang w:val="en-CA"/>
        </w:rPr>
        <w:t>1-5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381C1D">
        <w:rPr>
          <w:rFonts w:ascii="Spectral" w:hAnsi="Spectral"/>
          <w:b/>
          <w:sz w:val="22"/>
          <w:szCs w:val="22"/>
          <w:lang w:val="en-CA"/>
        </w:rPr>
        <w:t>4.4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F6D21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11AE26D" w14:textId="0722D94B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Kimel, S.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&amp; Kitayama, S. (2017). Corrigendum to “When gift-giving produces dissonance: Effects of subliminal afﬁliation priming on choices for one's self versus close others”</w:t>
      </w:r>
      <w:r w:rsidR="00C26D2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[Journal of Experimental Social Psychology 48 (2012) 1221–1224]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>. doi: 10.1016/j.jesp.2017.02.002 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4AF8A01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5850F5" w14:textId="3DE6668A" w:rsidR="002275B2" w:rsidRPr="003059C8" w:rsidRDefault="002275B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lastRenderedPageBreak/>
        <w:t xml:space="preserve">Grossmann, I.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Varnum, M. E.W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04539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40</w:t>
      </w:r>
      <w:r w:rsidR="0004539A" w:rsidRPr="003059C8">
        <w:rPr>
          <w:rFonts w:ascii="Spectral" w:hAnsi="Spectral"/>
          <w:sz w:val="22"/>
          <w:szCs w:val="22"/>
          <w:lang w:val="en-CA"/>
        </w:rPr>
        <w:t>, e32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 </w:t>
      </w:r>
      <w:r w:rsidRPr="003059C8">
        <w:rPr>
          <w:rFonts w:ascii="Spectral" w:hAnsi="Spectral"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>10.1017/S0140525X1700099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2A3F99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4A41A5F" w14:textId="2B923662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Wisdom in a complex world: A situated account of wise reasoning and its development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</w:t>
      </w:r>
      <w:r w:rsidR="00432637" w:rsidRPr="003059C8">
        <w:rPr>
          <w:rFonts w:ascii="Spectral" w:hAnsi="Spectral"/>
          <w:i/>
          <w:iCs/>
          <w:sz w:val="22"/>
          <w:szCs w:val="22"/>
          <w:lang w:val="en-US"/>
        </w:rPr>
        <w:t>, 11</w:t>
      </w:r>
      <w:r w:rsidR="00432637" w:rsidRPr="003059C8">
        <w:rPr>
          <w:rFonts w:ascii="Spectral" w:hAnsi="Spectral"/>
          <w:iCs/>
          <w:sz w:val="22"/>
          <w:szCs w:val="22"/>
          <w:lang w:val="en-US"/>
        </w:rPr>
        <w:t>(1), e12341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111/spc3.12341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C0F80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29A8B76" w14:textId="1D9BC41C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Teaching &amp; Learning Guide for: Wisdom in a Complex World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111/spc3.12343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3642527D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ECE2BF1" w14:textId="29CCF0E5" w:rsidR="009E3A4C" w:rsidRPr="003059C8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Cs/>
          <w:sz w:val="22"/>
          <w:szCs w:val="22"/>
          <w:lang w:val="en-US"/>
        </w:rPr>
        <w:t>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* (2017). </w:t>
      </w:r>
      <w:bookmarkStart w:id="21" w:name="_Hlk58345940"/>
      <w:r w:rsidRPr="003059C8">
        <w:rPr>
          <w:rFonts w:ascii="Spectral" w:hAnsi="Spectral"/>
          <w:sz w:val="22"/>
          <w:szCs w:val="22"/>
          <w:lang w:val="en-US"/>
        </w:rPr>
        <w:t xml:space="preserve">Global increases in individualism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, 28</w:t>
      </w:r>
      <w:r w:rsidRPr="003059C8">
        <w:rPr>
          <w:rFonts w:ascii="Spectral" w:hAnsi="Spectral"/>
          <w:sz w:val="22"/>
          <w:szCs w:val="22"/>
          <w:lang w:val="en-US"/>
        </w:rPr>
        <w:t>(9), 1228-1239</w:t>
      </w:r>
      <w:bookmarkEnd w:id="21"/>
      <w:r w:rsidRPr="003059C8">
        <w:rPr>
          <w:rFonts w:ascii="Spectral" w:hAnsi="Spectral"/>
          <w:sz w:val="22"/>
          <w:szCs w:val="22"/>
          <w:lang w:val="en-US"/>
        </w:rPr>
        <w:t xml:space="preserve">. doi: 10.1177/0956797617700622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91B58A6" w14:textId="2C06C4A7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>top 7 most cited papers in the journal in the 3 years</w:t>
      </w:r>
      <w:r w:rsidR="00705DF7">
        <w:rPr>
          <w:rFonts w:ascii="Spectral" w:hAnsi="Spectral"/>
          <w:i/>
          <w:iCs/>
          <w:sz w:val="22"/>
          <w:szCs w:val="22"/>
          <w:lang w:val="en-US"/>
        </w:rPr>
        <w:t xml:space="preserve"> after publishing</w:t>
      </w:r>
    </w:p>
    <w:p w14:paraId="64BFC69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508D714" w14:textId="29636253" w:rsidR="008823D1" w:rsidRPr="003059C8" w:rsidRDefault="008823D1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de-DE"/>
        </w:rPr>
        <w:t xml:space="preserve">Varnum, M. E. W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7). </w:t>
      </w:r>
      <w:bookmarkStart w:id="22" w:name="_Hlk58345995"/>
      <w:r w:rsidRPr="003059C8">
        <w:rPr>
          <w:rFonts w:ascii="Spectral" w:hAnsi="Spectral"/>
          <w:sz w:val="22"/>
          <w:szCs w:val="22"/>
          <w:lang w:val="en-US"/>
        </w:rPr>
        <w:t>Cultural change: The how and the wh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Perspectives on Psychological Science</w:t>
      </w:r>
      <w:r w:rsidR="00775DA9" w:rsidRPr="003059C8">
        <w:rPr>
          <w:rFonts w:ascii="Spectral" w:hAnsi="Spectral"/>
          <w:i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75DA9"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="00775DA9" w:rsidRPr="003059C8">
        <w:rPr>
          <w:rFonts w:ascii="Spectral" w:hAnsi="Spectral"/>
          <w:noProof/>
          <w:sz w:val="22"/>
          <w:szCs w:val="22"/>
          <w:lang w:val="en-US"/>
        </w:rPr>
        <w:t>(6), 956–972</w:t>
      </w:r>
      <w:bookmarkEnd w:id="22"/>
      <w:r w:rsidR="00775DA9"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775DA9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 10.1177/1745691617699971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28597EA3" w14:textId="4486B722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 xml:space="preserve">top 15 most cited papers in the journal </w:t>
      </w:r>
      <w:r w:rsidR="00705DF7" w:rsidRPr="00705DF7">
        <w:rPr>
          <w:rFonts w:ascii="Spectral" w:hAnsi="Spectral"/>
          <w:i/>
          <w:iCs/>
          <w:sz w:val="22"/>
          <w:szCs w:val="22"/>
          <w:lang w:val="en-US"/>
        </w:rPr>
        <w:t>in the 3 years after publishing</w:t>
      </w:r>
    </w:p>
    <w:p w14:paraId="5080F02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3F822251" w14:textId="2C338BA4" w:rsidR="006907E1" w:rsidRPr="003059C8" w:rsidRDefault="006907E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Socio-ecological factors are linked to changes in prevalence of contempt over time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and Brain Sciences, 40, </w:t>
      </w:r>
      <w:r w:rsidRPr="003059C8">
        <w:rPr>
          <w:rFonts w:ascii="Spectral" w:hAnsi="Spectral"/>
          <w:sz w:val="22"/>
          <w:szCs w:val="22"/>
          <w:lang w:val="en-CA"/>
        </w:rPr>
        <w:t>40-4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 xml:space="preserve">10.1017/S0140525X16000881, e250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E2EDA6B" w14:textId="77777777" w:rsidR="00A20790" w:rsidRDefault="00A20790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88C1FA2" w14:textId="7D8A5013" w:rsidR="00896F1F" w:rsidRPr="003059C8" w:rsidRDefault="00896F1F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</w:t>
      </w:r>
      <w:bookmarkStart w:id="23" w:name="_Hlk58345841"/>
      <w:r w:rsidRPr="003059C8">
        <w:rPr>
          <w:rFonts w:ascii="Spectral" w:hAnsi="Spectral"/>
          <w:sz w:val="22"/>
          <w:szCs w:val="22"/>
          <w:lang w:val="en-CA"/>
        </w:rPr>
        <w:t xml:space="preserve">Pathogen prevalence is associated with cultural changes in gender equality. </w:t>
      </w:r>
      <w:r w:rsidRPr="003059C8">
        <w:rPr>
          <w:rFonts w:ascii="Spectral" w:hAnsi="Spectral"/>
          <w:i/>
          <w:sz w:val="22"/>
          <w:szCs w:val="22"/>
          <w:lang w:val="en-CA"/>
        </w:rPr>
        <w:t>Nature Human Behaviour, 1</w:t>
      </w:r>
      <w:r w:rsidRPr="003059C8">
        <w:rPr>
          <w:rFonts w:ascii="Spectral" w:hAnsi="Spectral"/>
          <w:sz w:val="22"/>
          <w:szCs w:val="22"/>
          <w:lang w:val="en-CA"/>
        </w:rPr>
        <w:t>(0003)</w:t>
      </w:r>
      <w:bookmarkEnd w:id="23"/>
      <w:r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</w:t>
      </w:r>
      <w:r w:rsidR="000F714E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0.1038/s41562-016-000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4F014F60" w14:textId="77777777" w:rsidR="00A20790" w:rsidRDefault="00A20790" w:rsidP="00485BDF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9EA32B9" w14:textId="267E1BE8" w:rsidR="00485BDF" w:rsidRPr="003059C8" w:rsidRDefault="00AE4857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Gerlach, T. M., &amp; Denissen, J. J. A. (2016). Wise reasoning in the face of everyday life challenges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Social Psychological and Personality Scienc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7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(7), 611–622. </w:t>
      </w:r>
      <w:r w:rsidR="00C56129" w:rsidRPr="003059C8">
        <w:rPr>
          <w:rFonts w:ascii="Spectral" w:hAnsi="Spectral"/>
          <w:sz w:val="22"/>
          <w:szCs w:val="22"/>
          <w:lang w:val="en-CA"/>
        </w:rPr>
        <w:t>doi: 10.1177/1948550616652206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  <w:r w:rsidR="00205A46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485BDF" w:rsidRPr="003059C8">
        <w:rPr>
          <w:rFonts w:ascii="Spectral" w:hAnsi="Spectral"/>
          <w:sz w:val="22"/>
          <w:szCs w:val="22"/>
          <w:lang w:val="en-US"/>
        </w:rPr>
        <w:t>top 10 most cited papers in the journal within 3 years of publication</w:t>
      </w:r>
    </w:p>
    <w:p w14:paraId="12394FED" w14:textId="77777777" w:rsidR="00A20790" w:rsidRDefault="00A20790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BAA83EB" w14:textId="026C5D06" w:rsidR="00FA2A6F" w:rsidRPr="00A20790" w:rsidRDefault="00FA2A6F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Ellsworth, P. C. (2016). Emotional complexity: Clarifying definitions and cultural correlates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, 111</w:t>
      </w:r>
      <w:r w:rsidRPr="003059C8">
        <w:rPr>
          <w:rFonts w:ascii="Spectral" w:hAnsi="Spectral"/>
          <w:iCs/>
          <w:sz w:val="22"/>
          <w:szCs w:val="22"/>
          <w:lang w:val="en-US"/>
        </w:rPr>
        <w:t>(6), 895-916</w:t>
      </w:r>
      <w:r w:rsidRPr="003059C8">
        <w:rPr>
          <w:rFonts w:ascii="Spectral" w:hAnsi="Spectral"/>
          <w:sz w:val="22"/>
          <w:szCs w:val="22"/>
          <w:lang w:val="en-US"/>
        </w:rPr>
        <w:t>. doi: 10.1037/pspp0000084 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354DB9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0C8A1D46" w14:textId="3BBBF90A" w:rsidR="002D1DEC" w:rsidRPr="003059C8" w:rsidRDefault="002D1DE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Sahdra, B. &amp; Ciarocci, J. (</w:t>
      </w:r>
      <w:r w:rsidR="00D926ED" w:rsidRPr="003059C8">
        <w:rPr>
          <w:rFonts w:ascii="Spectral" w:hAnsi="Spectral"/>
          <w:sz w:val="22"/>
          <w:szCs w:val="22"/>
          <w:lang w:val="en-CA"/>
        </w:rPr>
        <w:t>2016</w:t>
      </w:r>
      <w:r w:rsidRPr="003059C8">
        <w:rPr>
          <w:rFonts w:ascii="Spectral" w:hAnsi="Spectral"/>
          <w:sz w:val="22"/>
          <w:szCs w:val="22"/>
          <w:lang w:val="en-CA"/>
        </w:rPr>
        <w:t xml:space="preserve">). A heart and a mind: Self-distancing facilitates the association between heart rate variability, and wise reasoning. </w:t>
      </w:r>
      <w:r w:rsidRPr="003059C8">
        <w:rPr>
          <w:rFonts w:ascii="Spectral" w:hAnsi="Spectral"/>
          <w:i/>
          <w:sz w:val="22"/>
          <w:szCs w:val="22"/>
          <w:lang w:val="en-CA"/>
        </w:rPr>
        <w:t>Frontiers in Behavioral Neuroscience</w:t>
      </w:r>
      <w:r w:rsidR="00D926ED" w:rsidRPr="003059C8">
        <w:rPr>
          <w:rFonts w:ascii="Spectral" w:hAnsi="Spectral"/>
          <w:i/>
          <w:sz w:val="22"/>
          <w:szCs w:val="22"/>
          <w:lang w:val="en-CA"/>
        </w:rPr>
        <w:t>, 10</w:t>
      </w:r>
      <w:r w:rsidR="00D926ED" w:rsidRPr="003059C8">
        <w:rPr>
          <w:rFonts w:ascii="Spectral" w:hAnsi="Spectral"/>
          <w:sz w:val="22"/>
          <w:szCs w:val="22"/>
          <w:lang w:val="en-CA"/>
        </w:rPr>
        <w:t>(68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0C2361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doi: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10.3389/fnbeh.2016.00068 (</w:t>
      </w:r>
      <w:r w:rsidR="00CA403E" w:rsidRPr="003059C8">
        <w:rPr>
          <w:rFonts w:ascii="Spectral" w:hAnsi="Spectral"/>
          <w:b/>
          <w:sz w:val="22"/>
          <w:szCs w:val="22"/>
          <w:lang w:val="en-US"/>
        </w:rPr>
        <w:t>3.27</w:t>
      </w:r>
      <w:r w:rsidR="00CA403E" w:rsidRPr="003059C8">
        <w:rPr>
          <w:rFonts w:ascii="Spectral" w:hAnsi="Spectral"/>
          <w:sz w:val="22"/>
          <w:szCs w:val="22"/>
          <w:lang w:val="en-US"/>
        </w:rPr>
        <w:t>)</w:t>
      </w:r>
    </w:p>
    <w:p w14:paraId="463E1C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4655655" w14:textId="01C38E7E" w:rsidR="00B44E05" w:rsidRPr="003059C8" w:rsidRDefault="00B44E05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Wisdom and heart rate. </w:t>
      </w:r>
      <w:r w:rsidRPr="003059C8">
        <w:rPr>
          <w:rFonts w:ascii="Spectral" w:hAnsi="Spectral"/>
          <w:i/>
          <w:sz w:val="22"/>
          <w:szCs w:val="22"/>
          <w:lang w:val="en-US"/>
        </w:rPr>
        <w:t>European Heart Journal, 37</w:t>
      </w:r>
      <w:r w:rsidR="00547D72" w:rsidRPr="003059C8">
        <w:rPr>
          <w:rFonts w:ascii="Spectral" w:hAnsi="Spectral"/>
          <w:sz w:val="22"/>
          <w:szCs w:val="22"/>
          <w:lang w:val="en-US"/>
        </w:rPr>
        <w:t>(44), 3315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47D72" w:rsidRPr="003059C8">
        <w:rPr>
          <w:rFonts w:ascii="Spectral" w:hAnsi="Spectral"/>
          <w:sz w:val="22"/>
          <w:szCs w:val="22"/>
          <w:lang w:val="en-US"/>
        </w:rPr>
        <w:t xml:space="preserve">doi:10.1093/eurheartj/ehw479 </w:t>
      </w:r>
      <w:r w:rsidRPr="003059C8">
        <w:rPr>
          <w:rFonts w:ascii="Spectral" w:hAnsi="Spectral"/>
          <w:b/>
          <w:sz w:val="22"/>
          <w:szCs w:val="22"/>
          <w:lang w:val="en-US"/>
        </w:rPr>
        <w:t>(15.06)</w:t>
      </w:r>
    </w:p>
    <w:p w14:paraId="757CE15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A6509C" w14:textId="57C6822D" w:rsidR="002928DB" w:rsidRPr="003059C8" w:rsidRDefault="002928D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Yang, D. Y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6). The value of prospective reasoning for close relationships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7 </w:t>
      </w:r>
      <w:r w:rsidRPr="003059C8">
        <w:rPr>
          <w:rFonts w:ascii="Spectral" w:hAnsi="Spectral"/>
          <w:sz w:val="22"/>
          <w:szCs w:val="22"/>
          <w:lang w:val="en-CA"/>
        </w:rPr>
        <w:t>(8), 893-902. doi: 10.1177/1948550616660591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162927B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72B5A9D" w14:textId="52DCF2FC" w:rsidR="00C56129" w:rsidRPr="003059C8" w:rsidRDefault="00C5612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>, Eibach, R.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</w:t>
      </w:r>
      <w:r w:rsidRPr="003059C8">
        <w:rPr>
          <w:rFonts w:ascii="Spectral" w:hAnsi="Spectral"/>
          <w:sz w:val="22"/>
          <w:szCs w:val="22"/>
          <w:lang w:val="en-CA"/>
        </w:rPr>
        <w:t xml:space="preserve">Culture, fixed-world beliefs, relationships and perceptions of identity change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r w:rsidR="00716E68" w:rsidRPr="003059C8">
        <w:rPr>
          <w:rFonts w:ascii="Spectral" w:hAnsi="Spectral"/>
          <w:i/>
          <w:sz w:val="22"/>
          <w:szCs w:val="22"/>
          <w:lang w:val="en-US"/>
        </w:rPr>
        <w:t>, 7</w:t>
      </w:r>
      <w:r w:rsidR="00716E68" w:rsidRPr="003059C8">
        <w:rPr>
          <w:rFonts w:ascii="Spectral" w:hAnsi="Spectral"/>
          <w:sz w:val="22"/>
          <w:szCs w:val="22"/>
          <w:lang w:val="en-US"/>
        </w:rPr>
        <w:t>(7), 631-639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doi: </w:t>
      </w:r>
      <w:r w:rsidRPr="003059C8">
        <w:rPr>
          <w:rFonts w:ascii="Spectral" w:hAnsi="Spectral"/>
          <w:sz w:val="22"/>
          <w:szCs w:val="22"/>
          <w:lang w:val="en-CA"/>
        </w:rPr>
        <w:t>10.1177/1948550616652208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5CB728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634B8845" w14:textId="3D9A1F7F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Ford, B. Q., Dmitrieva, J. O., Heller, D., Chentsova-Dutton,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Tamir, M., Uchida, Y., Koopmann-Holm, B., Uhrig, M., Floerke, V., Bokhan, T., &amp; Mauss, I. B. (</w:t>
      </w:r>
      <w:r w:rsidR="00E918EA" w:rsidRPr="003059C8">
        <w:rPr>
          <w:rFonts w:ascii="Spectral" w:hAnsi="Spectral"/>
          <w:sz w:val="22"/>
          <w:szCs w:val="22"/>
          <w:lang w:val="en-US"/>
        </w:rPr>
        <w:t>2015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ulture shapes whether the pursuit of happiness predicts higher or lower well-being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Experimental Psychology: General</w:t>
      </w:r>
      <w:r w:rsidR="00F456C0" w:rsidRPr="003059C8">
        <w:rPr>
          <w:rFonts w:ascii="Spectral" w:hAnsi="Spectral"/>
          <w:i/>
          <w:iCs/>
          <w:sz w:val="22"/>
          <w:szCs w:val="22"/>
          <w:lang w:val="en-CA"/>
        </w:rPr>
        <w:t>, 144</w:t>
      </w:r>
      <w:r w:rsidR="00F456C0" w:rsidRPr="003059C8">
        <w:rPr>
          <w:rFonts w:ascii="Spectral" w:hAnsi="Spectral"/>
          <w:iCs/>
          <w:sz w:val="22"/>
          <w:szCs w:val="22"/>
          <w:lang w:val="en-CA"/>
        </w:rPr>
        <w:t>(6), 1053-1062.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 xml:space="preserve"> doi: 10.1037/xge0000108 (</w:t>
      </w:r>
      <w:r w:rsidR="00CA403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22D1FA5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24" w:name="_Hlk58346129"/>
    </w:p>
    <w:p w14:paraId="52597DF6" w14:textId="7996A201" w:rsidR="00220876" w:rsidRPr="003059C8" w:rsidRDefault="0022087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 E. W. (2015). Social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ructure, </w:t>
      </w:r>
      <w:r w:rsidR="00B0682F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nfectious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eases,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asters,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cularism, and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hange in </w:t>
      </w:r>
      <w:r w:rsidR="00BA2857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merica. </w:t>
      </w:r>
      <w:r w:rsidRPr="003059C8">
        <w:rPr>
          <w:rFonts w:ascii="Spectral" w:hAnsi="Spectral"/>
          <w:i/>
          <w:sz w:val="22"/>
          <w:szCs w:val="22"/>
          <w:lang w:val="en-CA"/>
        </w:rPr>
        <w:t>Psychological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26</w:t>
      </w:r>
      <w:r w:rsidRPr="003059C8">
        <w:rPr>
          <w:rFonts w:ascii="Spectral" w:hAnsi="Spectral"/>
          <w:sz w:val="22"/>
          <w:szCs w:val="22"/>
          <w:lang w:val="en-CA"/>
        </w:rPr>
        <w:t>(3) 311-324</w:t>
      </w:r>
      <w:bookmarkEnd w:id="24"/>
      <w:r w:rsidRPr="003059C8">
        <w:rPr>
          <w:rFonts w:ascii="Spectral" w:hAnsi="Spectral"/>
          <w:sz w:val="22"/>
          <w:szCs w:val="22"/>
          <w:lang w:val="en-CA"/>
        </w:rPr>
        <w:t>.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 xml:space="preserve">doi: 10.1177/0956797614563765 </w:t>
      </w:r>
      <w:r w:rsidR="00CA403E" w:rsidRPr="003059C8">
        <w:rPr>
          <w:rFonts w:ascii="Spectral" w:hAnsi="Spectral"/>
          <w:sz w:val="22"/>
          <w:szCs w:val="22"/>
          <w:lang w:val="en-CA"/>
        </w:rPr>
        <w:t>(</w:t>
      </w:r>
      <w:r w:rsidR="00CA403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377CB6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lang w:val="en"/>
        </w:rPr>
      </w:pPr>
    </w:p>
    <w:p w14:paraId="42EEDC28" w14:textId="6C7DF714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lang w:val="en"/>
        </w:rPr>
        <w:t>Hughes, J.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lang w:val="en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. &amp; Cohen, A. B. (</w:t>
      </w:r>
      <w:r w:rsidR="006A0A7A" w:rsidRPr="003059C8">
        <w:rPr>
          <w:rFonts w:ascii="Spectral" w:hAnsi="Spectral"/>
          <w:color w:val="000000"/>
          <w:sz w:val="22"/>
          <w:szCs w:val="22"/>
          <w:lang w:val="en"/>
        </w:rPr>
        <w:t>2015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). Tolerating the “doubting Thomas”: How centrality of religious beliefs versus practices influences prejudice against atheist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Frontiers in Psychology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,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6</w:t>
      </w:r>
      <w:r w:rsidR="00E918EA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(1352)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.</w:t>
      </w:r>
      <w:r w:rsidR="005665CC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doi: 10.3389/fpsyg.2015.01352 (</w:t>
      </w:r>
      <w:r w:rsidR="005665CC" w:rsidRPr="003059C8">
        <w:rPr>
          <w:rStyle w:val="Emphasis"/>
          <w:rFonts w:ascii="Spectral" w:hAnsi="Spectral"/>
          <w:b/>
          <w:i w:val="0"/>
          <w:color w:val="000000"/>
          <w:sz w:val="22"/>
          <w:szCs w:val="22"/>
          <w:lang w:val="de-DE"/>
        </w:rPr>
        <w:t>2.60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)</w:t>
      </w:r>
    </w:p>
    <w:p w14:paraId="77E9D06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7507495" w14:textId="019CD025" w:rsidR="00214194" w:rsidRPr="003059C8" w:rsidRDefault="0021419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Klein, N</w:t>
      </w:r>
      <w:r w:rsidR="00BF6AB7"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>,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, Uskul, A., Kraus, A., &amp; Epley, N. (2015). </w:t>
      </w:r>
      <w:r w:rsidRPr="003059C8">
        <w:rPr>
          <w:rFonts w:ascii="Spectral" w:hAnsi="Spectral"/>
          <w:sz w:val="22"/>
          <w:szCs w:val="22"/>
          <w:lang w:val="en-CA"/>
        </w:rPr>
        <w:t xml:space="preserve">It pays to be nice, but not really nice: Asymmetric reputations from prosociality across 7 countries. </w:t>
      </w:r>
      <w:r w:rsidRPr="003059C8">
        <w:rPr>
          <w:rFonts w:ascii="Spectral" w:hAnsi="Spectral"/>
          <w:i/>
          <w:sz w:val="22"/>
          <w:szCs w:val="22"/>
          <w:lang w:val="en-CA"/>
        </w:rPr>
        <w:t>Judgment and Decision Making, 10</w:t>
      </w:r>
      <w:r w:rsidRPr="003059C8">
        <w:rPr>
          <w:rFonts w:ascii="Spectral" w:hAnsi="Spectral"/>
          <w:sz w:val="22"/>
          <w:szCs w:val="22"/>
          <w:lang w:val="en-CA"/>
        </w:rPr>
        <w:t>(4), 355-364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665CC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2.82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000D3B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ECC9A5F" w14:textId="5FED5C75" w:rsidR="00261041" w:rsidRPr="003059C8" w:rsidRDefault="0037671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261041" w:rsidRPr="003059C8">
        <w:rPr>
          <w:rFonts w:ascii="Spectral" w:hAnsi="Spectral"/>
          <w:sz w:val="22"/>
          <w:szCs w:val="22"/>
          <w:lang w:val="en-US"/>
        </w:rPr>
        <w:t>2014</w:t>
      </w:r>
      <w:r w:rsidRPr="003059C8">
        <w:rPr>
          <w:rFonts w:ascii="Spectral" w:hAnsi="Spectral"/>
          <w:sz w:val="22"/>
          <w:szCs w:val="22"/>
          <w:lang w:val="en-US"/>
        </w:rPr>
        <w:t xml:space="preserve">). Exploring “Solomon’s paradox”: Self-distancing eliminates the self-other asymmetry in wise reasoning about close relations in younger and older adult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sychological </w:t>
      </w:r>
      <w:r w:rsidRPr="003059C8">
        <w:rPr>
          <w:rFonts w:ascii="Spectral" w:hAnsi="Spectral"/>
          <w:sz w:val="22"/>
          <w:szCs w:val="22"/>
          <w:lang w:val="en-US"/>
        </w:rPr>
        <w:t>Science</w:t>
      </w:r>
      <w:r w:rsidR="00261041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25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8), 1571-1580</w:t>
      </w:r>
      <w:r w:rsidR="00261041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doi: 10.1177/0956797614535400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E3C16E5" w14:textId="77777777" w:rsidR="001B081F" w:rsidRPr="003059C8" w:rsidRDefault="001B081F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>featured as “Editor's Choice”: in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 APS Observations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(February 10, 2015)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, runner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s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-up for the Neuro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L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eadership Award (2015)</w:t>
      </w:r>
    </w:p>
    <w:p w14:paraId="4D503D2D" w14:textId="77777777" w:rsidR="00445969" w:rsidRPr="003059C8" w:rsidRDefault="00445969" w:rsidP="004E2AA4">
      <w:pPr>
        <w:autoSpaceDE w:val="0"/>
        <w:autoSpaceDN w:val="0"/>
        <w:adjustRightInd w:val="0"/>
        <w:ind w:left="720"/>
        <w:rPr>
          <w:rStyle w:val="Hyperlink"/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featured as a reproducible teaching example on </w:t>
      </w:r>
      <w:hyperlink r:id="rId17" w:history="1">
        <w:r w:rsidRPr="003059C8">
          <w:rPr>
            <w:rStyle w:val="Hyperlink"/>
            <w:rFonts w:ascii="Spectral" w:hAnsi="Spectral"/>
            <w:iCs/>
            <w:sz w:val="22"/>
            <w:szCs w:val="22"/>
            <w:lang w:val="en-US"/>
          </w:rPr>
          <w:t>Open Stats Lab</w:t>
        </w:r>
      </w:hyperlink>
    </w:p>
    <w:p w14:paraId="4E43501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21E1D62F" w14:textId="2AC7CE55" w:rsidR="00B66C26" w:rsidRPr="003059C8" w:rsidRDefault="00B66C2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>, Karasawa, M., Kan, C. &amp; Kitayama, S. (</w:t>
      </w:r>
      <w:r w:rsidR="00261041" w:rsidRPr="003059C8">
        <w:rPr>
          <w:rFonts w:ascii="Spectral" w:hAnsi="Spectral"/>
          <w:sz w:val="22"/>
          <w:szCs w:val="22"/>
          <w:lang w:val="de-DE"/>
        </w:rPr>
        <w:t>2014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A cultural perspective on emotional experiences across the lifespan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Emotion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14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4), 679-692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CE0E8E" w:rsidRPr="003059C8">
        <w:rPr>
          <w:rFonts w:ascii="Spectral" w:hAnsi="Spectral"/>
          <w:sz w:val="22"/>
          <w:szCs w:val="22"/>
          <w:lang w:val="en-CA"/>
        </w:rPr>
        <w:t>doi: 10.1037/a0036041 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3.38)</w:t>
      </w:r>
    </w:p>
    <w:p w14:paraId="383EBF1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7B0A7535" w14:textId="076491EC" w:rsidR="00E519C6" w:rsidRPr="003059C8" w:rsidRDefault="00E519C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Ross, M.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chryer, E.</w:t>
      </w:r>
      <w:r w:rsidRPr="003059C8">
        <w:rPr>
          <w:rFonts w:ascii="Spectral" w:hAnsi="Spectral"/>
          <w:sz w:val="22"/>
          <w:szCs w:val="22"/>
          <w:lang w:val="en-CA"/>
        </w:rPr>
        <w:t> (</w:t>
      </w:r>
      <w:r w:rsidR="005F7B66" w:rsidRPr="003059C8">
        <w:rPr>
          <w:rFonts w:ascii="Spectral" w:hAnsi="Spectral"/>
          <w:sz w:val="22"/>
          <w:szCs w:val="22"/>
          <w:lang w:val="en-CA"/>
        </w:rPr>
        <w:t>2014</w:t>
      </w:r>
      <w:r w:rsidRPr="003059C8">
        <w:rPr>
          <w:rFonts w:ascii="Spectral" w:hAnsi="Spectral"/>
          <w:sz w:val="22"/>
          <w:szCs w:val="22"/>
          <w:lang w:val="en-CA"/>
        </w:rPr>
        <w:t xml:space="preserve">). Contrary to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ical and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opular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pinion, </w:t>
      </w:r>
      <w:r w:rsidR="00B0682F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 xml:space="preserve">here is </w:t>
      </w:r>
      <w:r w:rsidR="00B0682F" w:rsidRPr="003059C8">
        <w:rPr>
          <w:rFonts w:ascii="Spectral" w:hAnsi="Spectral"/>
          <w:sz w:val="22"/>
          <w:szCs w:val="22"/>
          <w:lang w:val="en-CA"/>
        </w:rPr>
        <w:t>n</w:t>
      </w:r>
      <w:r w:rsidRPr="003059C8">
        <w:rPr>
          <w:rFonts w:ascii="Spectral" w:hAnsi="Spectral"/>
          <w:sz w:val="22"/>
          <w:szCs w:val="22"/>
          <w:lang w:val="en-CA"/>
        </w:rPr>
        <w:t xml:space="preserve">o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mpelling </w:t>
      </w:r>
      <w:r w:rsidR="00B0682F" w:rsidRPr="003059C8">
        <w:rPr>
          <w:rFonts w:ascii="Spectral" w:hAnsi="Spectral"/>
          <w:sz w:val="22"/>
          <w:szCs w:val="22"/>
          <w:lang w:val="en-CA"/>
        </w:rPr>
        <w:t>e</w:t>
      </w:r>
      <w:r w:rsidRPr="003059C8">
        <w:rPr>
          <w:rFonts w:ascii="Spectral" w:hAnsi="Spectral"/>
          <w:sz w:val="22"/>
          <w:szCs w:val="22"/>
          <w:lang w:val="en-CA"/>
        </w:rPr>
        <w:t xml:space="preserve">vidence that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lder </w:t>
      </w:r>
      <w:r w:rsidR="00B0682F" w:rsidRPr="003059C8">
        <w:rPr>
          <w:rFonts w:ascii="Spectral" w:hAnsi="Spectral"/>
          <w:sz w:val="22"/>
          <w:szCs w:val="22"/>
          <w:lang w:val="en-CA"/>
        </w:rPr>
        <w:t>a</w:t>
      </w:r>
      <w:r w:rsidRPr="003059C8">
        <w:rPr>
          <w:rFonts w:ascii="Spectral" w:hAnsi="Spectral"/>
          <w:sz w:val="22"/>
          <w:szCs w:val="22"/>
          <w:lang w:val="en-CA"/>
        </w:rPr>
        <w:t xml:space="preserve">dults are </w:t>
      </w:r>
      <w:r w:rsidR="00B0682F" w:rsidRPr="003059C8">
        <w:rPr>
          <w:rFonts w:ascii="Spectral" w:hAnsi="Spectral"/>
          <w:sz w:val="22"/>
          <w:szCs w:val="22"/>
          <w:lang w:val="en-CA"/>
        </w:rPr>
        <w:t>d</w:t>
      </w:r>
      <w:r w:rsidRPr="003059C8">
        <w:rPr>
          <w:rFonts w:ascii="Spectral" w:hAnsi="Spectral"/>
          <w:sz w:val="22"/>
          <w:szCs w:val="22"/>
          <w:lang w:val="en-CA"/>
        </w:rPr>
        <w:t xml:space="preserve">isproportionately </w:t>
      </w:r>
      <w:r w:rsidR="00B0682F" w:rsidRPr="003059C8">
        <w:rPr>
          <w:rFonts w:ascii="Spectral" w:hAnsi="Spectral"/>
          <w:sz w:val="22"/>
          <w:szCs w:val="22"/>
          <w:lang w:val="en-CA"/>
        </w:rPr>
        <w:t>v</w:t>
      </w:r>
      <w:r w:rsidRPr="003059C8">
        <w:rPr>
          <w:rFonts w:ascii="Spectral" w:hAnsi="Spectral"/>
          <w:sz w:val="22"/>
          <w:szCs w:val="22"/>
          <w:lang w:val="en-CA"/>
        </w:rPr>
        <w:t xml:space="preserve">ictimized by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nsumer </w:t>
      </w:r>
      <w:r w:rsidR="00B0682F" w:rsidRPr="003059C8">
        <w:rPr>
          <w:rFonts w:ascii="Spectral" w:hAnsi="Spectral"/>
          <w:sz w:val="22"/>
          <w:szCs w:val="22"/>
          <w:lang w:val="en-CA"/>
        </w:rPr>
        <w:t>f</w:t>
      </w:r>
      <w:r w:rsidRPr="003059C8">
        <w:rPr>
          <w:rFonts w:ascii="Spectral" w:hAnsi="Spectral"/>
          <w:sz w:val="22"/>
          <w:szCs w:val="22"/>
          <w:lang w:val="en-CA"/>
        </w:rPr>
        <w:t>raud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Perspectives on Psychological Science</w:t>
      </w:r>
      <w:r w:rsidR="005F7B66" w:rsidRPr="003059C8">
        <w:rPr>
          <w:rFonts w:ascii="Spectral" w:hAnsi="Spectral"/>
          <w:i/>
          <w:iCs/>
          <w:sz w:val="22"/>
          <w:szCs w:val="22"/>
          <w:lang w:val="en-CA"/>
        </w:rPr>
        <w:t>, 9</w:t>
      </w:r>
      <w:r w:rsidR="005F7B66" w:rsidRPr="003059C8">
        <w:rPr>
          <w:rFonts w:ascii="Spectral" w:hAnsi="Spectral"/>
          <w:iCs/>
          <w:sz w:val="22"/>
          <w:szCs w:val="22"/>
          <w:lang w:val="en-CA"/>
        </w:rPr>
        <w:t xml:space="preserve">(4), 427-442. </w:t>
      </w:r>
      <w:r w:rsidR="008557D2" w:rsidRPr="003059C8">
        <w:rPr>
          <w:rFonts w:ascii="Spectral" w:hAnsi="Spectral"/>
          <w:iCs/>
          <w:sz w:val="22"/>
          <w:szCs w:val="22"/>
          <w:lang w:val="en-CA"/>
        </w:rPr>
        <w:t xml:space="preserve">doi: 10.1177/1745691614535935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524EDFEB" w14:textId="77777777" w:rsidR="00494288" w:rsidRDefault="0049428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1B2DA31" w14:textId="285B5169" w:rsidR="003267C8" w:rsidRPr="003059C8" w:rsidRDefault="00E33AC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Na, J. (2014). Research in Culture and Psychology: Past lessons and future challenges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Wiley Interdisciplinary Reviews: Cognitive Science, 5</w:t>
      </w:r>
      <w:r w:rsidRPr="003059C8">
        <w:rPr>
          <w:rFonts w:ascii="Spectral" w:hAnsi="Spectral"/>
          <w:iCs/>
          <w:sz w:val="22"/>
          <w:szCs w:val="22"/>
          <w:lang w:val="en-CA"/>
        </w:rPr>
        <w:t>, 1-14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CA"/>
        </w:rPr>
        <w:t xml:space="preserve">doi: 10.1002/wcs.1267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4F6477" w:rsidRPr="003059C8">
        <w:rPr>
          <w:rFonts w:ascii="Spectral" w:hAnsi="Spectral"/>
          <w:b/>
          <w:sz w:val="22"/>
          <w:szCs w:val="22"/>
          <w:lang w:val="en-CA"/>
        </w:rPr>
        <w:t>2.22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  <w:r w:rsidR="00293452" w:rsidRPr="003059C8">
        <w:rPr>
          <w:rFonts w:ascii="Spectral" w:hAnsi="Spectral"/>
          <w:sz w:val="22"/>
          <w:szCs w:val="22"/>
          <w:lang w:val="en-US"/>
        </w:rPr>
        <w:tab/>
      </w:r>
    </w:p>
    <w:p w14:paraId="751CB9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2D4A9DA" w14:textId="5A366DBC" w:rsidR="00BE6039" w:rsidRPr="003059C8" w:rsidRDefault="00E670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 E. W., Kitayama, S., &amp; Nisbett, R. E. (2013). A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oute to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ell-being: Intelligence vs.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42</w:t>
      </w:r>
      <w:r w:rsidRPr="003059C8">
        <w:rPr>
          <w:rFonts w:ascii="Spectral" w:hAnsi="Spectral"/>
          <w:sz w:val="22"/>
          <w:szCs w:val="22"/>
          <w:lang w:val="en-US"/>
        </w:rPr>
        <w:t>(3), 944-953.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 doi: 10.1037/a0029560</w:t>
      </w:r>
      <w:r w:rsidR="00071192" w:rsidRPr="003059C8">
        <w:rPr>
          <w:rFonts w:ascii="Spectral" w:hAnsi="Spectral"/>
          <w:b/>
          <w:sz w:val="22"/>
          <w:szCs w:val="22"/>
          <w:lang w:val="en-US"/>
        </w:rPr>
        <w:tab/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B5F6B3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EB7AEA6" w14:textId="6A16E516" w:rsidR="00E67077" w:rsidRPr="003059C8" w:rsidRDefault="00D11C5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BE6039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BE60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E67077" w:rsidRPr="003059C8">
        <w:rPr>
          <w:rFonts w:ascii="Spectral" w:hAnsi="Spectral"/>
          <w:sz w:val="22"/>
          <w:szCs w:val="22"/>
          <w:lang w:val="en-US"/>
        </w:rPr>
        <w:t>2013</w:t>
      </w:r>
      <w:r w:rsidRPr="003059C8">
        <w:rPr>
          <w:rFonts w:ascii="Spectral" w:hAnsi="Spectral"/>
          <w:sz w:val="22"/>
          <w:szCs w:val="22"/>
          <w:lang w:val="en-US"/>
        </w:rPr>
        <w:t xml:space="preserve">). Where is the culture in social class?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Inquiry</w:t>
      </w:r>
      <w:r w:rsidR="00E67077" w:rsidRPr="003059C8">
        <w:rPr>
          <w:rFonts w:ascii="Spectral" w:hAnsi="Spectral"/>
          <w:i/>
          <w:sz w:val="22"/>
          <w:szCs w:val="22"/>
          <w:lang w:val="en-US"/>
        </w:rPr>
        <w:t>, 24</w:t>
      </w:r>
      <w:r w:rsidR="00E67077" w:rsidRPr="003059C8">
        <w:rPr>
          <w:rFonts w:ascii="Spectral" w:hAnsi="Spectral"/>
          <w:sz w:val="22"/>
          <w:szCs w:val="22"/>
          <w:lang w:val="en-US"/>
        </w:rPr>
        <w:t>(2), 112-119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 10.1080/1047840X.2013.792568 (</w:t>
      </w:r>
      <w:r w:rsidR="00367E7E" w:rsidRPr="003059C8">
        <w:rPr>
          <w:rFonts w:ascii="Spectral" w:hAnsi="Spectral"/>
          <w:b/>
          <w:sz w:val="22"/>
          <w:szCs w:val="22"/>
          <w:lang w:val="en-US"/>
        </w:rPr>
        <w:t>10.27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43867D5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F25B8EF" w14:textId="66A0D7DF" w:rsidR="00CE0E8E" w:rsidRPr="003059C8" w:rsidRDefault="0058670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Izumi, S., Na, J., Varnum, M. E. W., Kitayama, S., &amp; Nisbett, R. E. (</w:t>
      </w:r>
      <w:r w:rsidR="004869DA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Aging and wisdom: Culture matter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</w:t>
      </w:r>
      <w:r w:rsidR="00B54890" w:rsidRPr="003059C8">
        <w:rPr>
          <w:rFonts w:ascii="Spectral" w:hAnsi="Spectral"/>
          <w:i/>
          <w:sz w:val="22"/>
          <w:szCs w:val="22"/>
          <w:lang w:val="en-US"/>
        </w:rPr>
        <w:t>, 23</w:t>
      </w:r>
      <w:r w:rsidR="00B54890" w:rsidRPr="003059C8">
        <w:rPr>
          <w:rFonts w:ascii="Spectral" w:hAnsi="Spectral"/>
          <w:sz w:val="22"/>
          <w:szCs w:val="22"/>
          <w:lang w:val="en-US"/>
        </w:rPr>
        <w:t>(10), 1059-106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doi: 10.1177/0956797612446025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69396AF2" w14:textId="77777777" w:rsidR="00272388" w:rsidRPr="003059C8" w:rsidRDefault="00CE0E8E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2715B" w:rsidRPr="003059C8">
        <w:rPr>
          <w:rFonts w:ascii="Spectral" w:hAnsi="Spectral"/>
          <w:sz w:val="22"/>
          <w:szCs w:val="22"/>
          <w:lang w:val="en-US"/>
        </w:rPr>
        <w:t xml:space="preserve">SPSSI </w:t>
      </w:r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Otto Klineberg Intercultural and International Relations Award </w:t>
      </w:r>
    </w:p>
    <w:p w14:paraId="0D1EB9F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A9C063A" w14:textId="19848CEA" w:rsidR="00961CEC" w:rsidRPr="003059C8" w:rsidRDefault="0015005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imel, S. Y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2). When gift-giving produces dissonance: Effects of subliminal affiliation priming on choices for one's self versus close others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48</w:t>
      </w:r>
      <w:r w:rsidR="00E97C8F" w:rsidRPr="003059C8">
        <w:rPr>
          <w:rFonts w:ascii="Spectral" w:hAnsi="Spectral"/>
          <w:sz w:val="22"/>
          <w:szCs w:val="22"/>
          <w:lang w:val="en-US"/>
        </w:rPr>
        <w:t>(5), 1221-1224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10.1016/j.jesp.2012.05.012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(</w:t>
      </w:r>
      <w:r w:rsidR="008557D2"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35F8851D" w14:textId="77777777" w:rsidR="0015005C" w:rsidRPr="003059C8" w:rsidRDefault="00BE6039" w:rsidP="004E2AA4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15005C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</w:p>
    <w:p w14:paraId="5D64BD0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EB57E02" w14:textId="6ED0DABF" w:rsidR="005A6E36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ross, E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8F0BE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Boosting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dom: Distance </w:t>
      </w:r>
      <w:r w:rsidR="00B0682F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the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 </w:t>
      </w:r>
      <w:r w:rsidR="00B0682F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>nhances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, </w:t>
      </w:r>
      <w:r w:rsidR="00B0682F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ttitudes, and </w:t>
      </w:r>
      <w:r w:rsidR="00B0682F" w:rsidRPr="003059C8">
        <w:rPr>
          <w:rFonts w:ascii="Spectral" w:hAnsi="Spectral"/>
          <w:sz w:val="22"/>
          <w:szCs w:val="22"/>
          <w:lang w:val="en-US"/>
        </w:rPr>
        <w:t>b</w:t>
      </w:r>
      <w:r w:rsidRPr="003059C8">
        <w:rPr>
          <w:rFonts w:ascii="Spectral" w:hAnsi="Spectral"/>
          <w:sz w:val="22"/>
          <w:szCs w:val="22"/>
          <w:lang w:val="en-US"/>
        </w:rPr>
        <w:t xml:space="preserve">ehavior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43-48.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037/a0024158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5A6E36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  <w:r w:rsidR="00961CEC"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408214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D1A8507" w14:textId="7CB5C309" w:rsidR="00444EF1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Ellsworth, P. C., &amp; Hong, Y.-y. 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Culture, Attention, and Emo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i/>
          <w:iCs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31-36.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037/a0023817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17CF914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1DC7418F" w14:textId="26F0DDE2" w:rsidR="00B25A9A" w:rsidRPr="003059C8" w:rsidRDefault="00B25A9A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 Varnum, M. E. W. (201</w:t>
      </w:r>
      <w:r w:rsidR="00201ACA" w:rsidRPr="003059C8">
        <w:rPr>
          <w:rFonts w:ascii="Spectral" w:hAnsi="Spectral"/>
          <w:sz w:val="22"/>
          <w:szCs w:val="22"/>
          <w:lang w:val="de-DE"/>
        </w:rPr>
        <w:t>1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Culture, social class, and cognition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bookmarkEnd w:id="7"/>
      <w:r w:rsidR="00201ACA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01ACA" w:rsidRPr="003059C8">
        <w:rPr>
          <w:rFonts w:ascii="Spectral" w:hAnsi="Spectral"/>
          <w:i/>
          <w:sz w:val="22"/>
          <w:szCs w:val="22"/>
          <w:lang w:val="en-US"/>
        </w:rPr>
        <w:t>2</w:t>
      </w:r>
      <w:r w:rsidR="00E97C8F" w:rsidRPr="003059C8">
        <w:rPr>
          <w:rFonts w:ascii="Spectral" w:hAnsi="Spectral"/>
          <w:sz w:val="22"/>
          <w:szCs w:val="22"/>
          <w:lang w:val="en-US"/>
        </w:rPr>
        <w:t>(1), 81-89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177/1948550610377119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7899C893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EF3221" w14:textId="326C1CCE" w:rsidR="00CE0E8E" w:rsidRPr="003059C8" w:rsidRDefault="00AE7BA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E95490" w:rsidRPr="003059C8">
        <w:rPr>
          <w:rFonts w:ascii="Spectral" w:hAnsi="Spectral"/>
          <w:sz w:val="22"/>
          <w:szCs w:val="22"/>
          <w:lang w:val="en-US"/>
        </w:rPr>
        <w:t>2010</w:t>
      </w:r>
      <w:r w:rsidRPr="003059C8">
        <w:rPr>
          <w:rFonts w:ascii="Spectral" w:hAnsi="Spectral"/>
          <w:sz w:val="22"/>
          <w:szCs w:val="22"/>
          <w:lang w:val="en-US"/>
        </w:rPr>
        <w:t xml:space="preserve">). The </w:t>
      </w:r>
      <w:r w:rsidR="00674583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sz w:val="22"/>
          <w:szCs w:val="22"/>
          <w:lang w:val="en-US"/>
        </w:rPr>
        <w:t>m</w:t>
      </w:r>
      <w:r w:rsidRPr="003059C8">
        <w:rPr>
          <w:rFonts w:ascii="Spectral" w:hAnsi="Spectral"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- reflection. </w:t>
      </w:r>
      <w:r w:rsidR="007534ED" w:rsidRPr="003059C8">
        <w:rPr>
          <w:rFonts w:ascii="Spectral" w:hAnsi="Spectral"/>
          <w:i/>
          <w:sz w:val="22"/>
          <w:szCs w:val="22"/>
          <w:lang w:val="en-US"/>
        </w:rPr>
        <w:t>Psychological Science, 21</w:t>
      </w:r>
      <w:r w:rsidR="007534ED" w:rsidRPr="003059C8">
        <w:rPr>
          <w:rFonts w:ascii="Spectral" w:hAnsi="Spectral"/>
          <w:sz w:val="22"/>
          <w:szCs w:val="22"/>
          <w:lang w:val="en-US"/>
        </w:rPr>
        <w:t xml:space="preserve">(8), </w:t>
      </w:r>
      <w:r w:rsidR="00CC68C6" w:rsidRPr="003059C8">
        <w:rPr>
          <w:rFonts w:ascii="Spectral" w:hAnsi="Spectral"/>
          <w:sz w:val="22"/>
          <w:szCs w:val="22"/>
          <w:lang w:val="en-US"/>
        </w:rPr>
        <w:t>1150-1157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461585" w:rsidRPr="003059C8">
        <w:rPr>
          <w:rFonts w:ascii="Spectral" w:hAnsi="Spectral"/>
          <w:sz w:val="22"/>
          <w:szCs w:val="22"/>
          <w:lang w:val="en-US"/>
        </w:rPr>
        <w:t>doi: 10.1177/0956797610376655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10BD3FA4" w14:textId="77777777" w:rsidR="001F64E7" w:rsidRPr="003059C8" w:rsidRDefault="00CE0E8E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10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; 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featured as “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Editor's Choi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: in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 Scien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 xml:space="preserve"> (2010)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329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, 492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</w:p>
    <w:p w14:paraId="2B12C289" w14:textId="6A93A6E8" w:rsidR="002772BB" w:rsidRPr="003059C8" w:rsidRDefault="004E2AA4" w:rsidP="004E2AA4">
      <w:pPr>
        <w:autoSpaceDE w:val="0"/>
        <w:autoSpaceDN w:val="0"/>
        <w:adjustRightInd w:val="0"/>
        <w:ind w:left="720"/>
        <w:rPr>
          <w:rFonts w:ascii="Spectral" w:hAnsi="Spectral"/>
          <w:color w:val="000000"/>
          <w:sz w:val="22"/>
          <w:szCs w:val="22"/>
          <w:lang w:val="en-US"/>
        </w:rPr>
      </w:pPr>
      <w:r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="00CE0E8E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Philip Brickman Prize for most outstanding paper, </w:t>
      </w:r>
      <w:r w:rsidR="00E97C8F" w:rsidRPr="003059C8">
        <w:rPr>
          <w:rFonts w:ascii="Spectral" w:hAnsi="Spectral"/>
          <w:color w:val="000000"/>
          <w:sz w:val="22"/>
          <w:szCs w:val="22"/>
          <w:lang w:val="en-US"/>
        </w:rPr>
        <w:t>U</w:t>
      </w:r>
      <w:r w:rsidR="003267C8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niversity of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>Michigan</w:t>
      </w:r>
    </w:p>
    <w:p w14:paraId="1B23F0F8" w14:textId="77777777" w:rsidR="00A20790" w:rsidRDefault="00A20790" w:rsidP="00E85A01">
      <w:pPr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F4F8DD7" w14:textId="3EB0AE85" w:rsidR="00CE0E8E" w:rsidRPr="003059C8" w:rsidRDefault="00B4718C" w:rsidP="00E85A01">
      <w:pPr>
        <w:ind w:left="720" w:hanging="720"/>
        <w:rPr>
          <w:rFonts w:ascii="Spectral" w:hAnsi="Spectral"/>
          <w:b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Na, J., Varnum, M.E.</w:t>
      </w:r>
      <w:r w:rsidR="00B25A9A" w:rsidRPr="003059C8">
        <w:rPr>
          <w:rFonts w:ascii="Spectral" w:hAnsi="Spectral"/>
          <w:sz w:val="22"/>
          <w:szCs w:val="22"/>
          <w:lang w:val="en-US"/>
        </w:rPr>
        <w:t>W.</w:t>
      </w:r>
      <w:r w:rsidRPr="003059C8">
        <w:rPr>
          <w:rFonts w:ascii="Spectral" w:hAnsi="Spectral"/>
          <w:sz w:val="22"/>
          <w:szCs w:val="22"/>
          <w:lang w:val="en-US"/>
        </w:rPr>
        <w:t xml:space="preserve">, Park, D. C., Kitayama, S., &amp; Nisbett, R. E. (2010). Reasoning about social conflicts improves into old age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107</w:t>
      </w:r>
      <w:r w:rsidR="00E97C8F" w:rsidRPr="003059C8">
        <w:rPr>
          <w:rFonts w:ascii="Spectral" w:hAnsi="Spectral"/>
          <w:sz w:val="22"/>
          <w:szCs w:val="22"/>
          <w:lang w:val="en-US"/>
        </w:rPr>
        <w:t>(16), 7246-7250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doi: 10.1073/pnas.1001715107 (</w:t>
      </w:r>
      <w:r w:rsidR="00B917C5" w:rsidRPr="003059C8">
        <w:rPr>
          <w:rFonts w:ascii="Spectral" w:hAnsi="Spectral"/>
          <w:b/>
          <w:iCs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)</w:t>
      </w:r>
    </w:p>
    <w:p w14:paraId="690780A5" w14:textId="77777777" w:rsidR="00B4718C" w:rsidRPr="003059C8" w:rsidRDefault="00CE0E8E" w:rsidP="004E2AA4">
      <w:pPr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 xml:space="preserve">+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08</w:t>
      </w:r>
    </w:p>
    <w:p w14:paraId="4F29D58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84CBB81" w14:textId="4CE02CF7" w:rsidR="00B00693" w:rsidRPr="003059C8" w:rsidRDefault="00B4718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Na, J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E.W., Kitayama, S., Gonzalez, R., &amp; Nisbett, R. E. (2010). Cultural differences are not always reducible to individual differences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 107</w:t>
      </w:r>
      <w:r w:rsidR="00E97C8F" w:rsidRPr="003059C8">
        <w:rPr>
          <w:rFonts w:ascii="Spectral" w:hAnsi="Spectral"/>
          <w:sz w:val="22"/>
          <w:szCs w:val="22"/>
          <w:lang w:val="en-US"/>
        </w:rPr>
        <w:t>(14), 6192-6197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doi: 10.1073/pnas.1001911107 (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4E64D46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A534D5" w14:textId="19018E08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itayama, S., &amp; Nisbett, R.E. (2010).</w:t>
      </w:r>
      <w:r w:rsidR="00735399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gin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on: </w:t>
      </w:r>
      <w:r w:rsidR="00674583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 xml:space="preserve">vidence for th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ocial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entation </w:t>
      </w:r>
      <w:r w:rsidR="00674583" w:rsidRPr="003059C8">
        <w:rPr>
          <w:rFonts w:ascii="Spectral" w:hAnsi="Spectral"/>
          <w:sz w:val="22"/>
          <w:szCs w:val="22"/>
          <w:lang w:val="en-US"/>
        </w:rPr>
        <w:t>h</w:t>
      </w:r>
      <w:r w:rsidRPr="003059C8">
        <w:rPr>
          <w:rFonts w:ascii="Spectral" w:hAnsi="Spectral"/>
          <w:sz w:val="22"/>
          <w:szCs w:val="22"/>
          <w:lang w:val="en-US"/>
        </w:rPr>
        <w:t xml:space="preserve">ypothesis. </w:t>
      </w:r>
      <w:r w:rsidRPr="003059C8">
        <w:rPr>
          <w:rFonts w:ascii="Spectral" w:hAnsi="Spectral"/>
          <w:i/>
          <w:sz w:val="22"/>
          <w:szCs w:val="22"/>
          <w:lang w:val="en-US"/>
        </w:rPr>
        <w:t>Current Directions in Psychological Science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9</w:t>
      </w:r>
      <w:r w:rsidR="00E97C8F" w:rsidRPr="003059C8">
        <w:rPr>
          <w:rFonts w:ascii="Spectral" w:hAnsi="Spectral"/>
          <w:sz w:val="22"/>
          <w:szCs w:val="22"/>
          <w:lang w:val="en-US"/>
        </w:rPr>
        <w:t>(1), 9-1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doi: 10.1177/0963721409359301 (</w:t>
      </w:r>
      <w:r w:rsidR="00E57D6E" w:rsidRPr="003059C8">
        <w:rPr>
          <w:rFonts w:ascii="Spectral" w:hAnsi="Spectral"/>
          <w:b/>
          <w:sz w:val="22"/>
          <w:szCs w:val="22"/>
          <w:lang w:val="en-US"/>
        </w:rPr>
        <w:t>5.13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5D5B3EF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0CC4BE" w14:textId="0D35A081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Katunar, D., Nisbett, R.E., &amp; Kitayama, S. (2008). Holism in a Europea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ntext: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yle between Central and East Europeans and Westerners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Journal of Cognition and Culture, 8,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321-33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 doi: 10.1163/156853708X358209 (</w:t>
      </w:r>
      <w:r w:rsidR="00F73CB0" w:rsidRPr="003059C8">
        <w:rPr>
          <w:rFonts w:ascii="Spectral" w:hAnsi="Spectral"/>
          <w:b/>
          <w:sz w:val="22"/>
          <w:szCs w:val="22"/>
          <w:lang w:val="en-US"/>
        </w:rPr>
        <w:t>h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 xml:space="preserve"> = 27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) </w:t>
      </w:r>
    </w:p>
    <w:p w14:paraId="38D08DE0" w14:textId="369A1F25" w:rsidR="00A0489E" w:rsidRDefault="00A0489E">
      <w:pPr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</w:p>
    <w:p w14:paraId="49D86BE0" w14:textId="69009BA3" w:rsidR="00C771F0" w:rsidRPr="00C352A4" w:rsidRDefault="00A20790" w:rsidP="00E85A01">
      <w:pPr>
        <w:autoSpaceDE w:val="0"/>
        <w:autoSpaceDN w:val="0"/>
        <w:adjustRightInd w:val="0"/>
        <w:ind w:left="720" w:hanging="720"/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/>
        </w:rPr>
        <w:t>Book chapters</w:t>
      </w:r>
    </w:p>
    <w:p w14:paraId="52295F2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5" w:name="_Hlk61029790"/>
    </w:p>
    <w:p w14:paraId="1078CE77" w14:textId="3BE2ED70" w:rsidR="007E75D9" w:rsidRP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E75D9">
        <w:rPr>
          <w:rFonts w:ascii="Spectral" w:hAnsi="Spectral"/>
          <w:sz w:val="22"/>
          <w:szCs w:val="22"/>
          <w:lang w:val="en-CA"/>
        </w:rPr>
        <w:t>Wisdom: Situational, Dispositional, or Both?</w:t>
      </w:r>
      <w:r w:rsidRPr="003059C8">
        <w:rPr>
          <w:rFonts w:ascii="Spectral" w:hAnsi="Spectral"/>
          <w:sz w:val="22"/>
          <w:szCs w:val="22"/>
          <w:lang w:val="en-US"/>
        </w:rPr>
        <w:t xml:space="preserve"> In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r w:rsidRPr="007E75D9">
        <w:rPr>
          <w:rFonts w:ascii="Spectral" w:hAnsi="Spectral"/>
          <w:i/>
          <w:iCs/>
          <w:sz w:val="22"/>
          <w:szCs w:val="22"/>
          <w:lang w:val="en-US"/>
        </w:rPr>
        <w:t>Wisdom: An Introduction</w:t>
      </w:r>
      <w:r>
        <w:rPr>
          <w:rFonts w:ascii="Spectral" w:hAnsi="Spectral"/>
          <w:sz w:val="22"/>
          <w:szCs w:val="22"/>
          <w:lang w:val="en-US"/>
        </w:rPr>
        <w:t>.</w:t>
      </w:r>
      <w:r w:rsidRPr="007E75D9">
        <w:t xml:space="preserve"> </w:t>
      </w:r>
      <w:r>
        <w:t>Cambridge</w:t>
      </w:r>
      <w:r>
        <w:rPr>
          <w:lang w:val="en-US"/>
        </w:rPr>
        <w:t xml:space="preserve">: </w:t>
      </w:r>
      <w:r>
        <w:t>Cambridge University Press</w:t>
      </w:r>
      <w:r>
        <w:rPr>
          <w:lang w:val="en-US"/>
        </w:rPr>
        <w:t>.</w:t>
      </w:r>
    </w:p>
    <w:p w14:paraId="06BA337A" w14:textId="77777777" w:rsid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BF76DD5" w14:textId="34648CC2" w:rsidR="00D8685E" w:rsidRDefault="00D8685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Moscovitch, D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E10AD9"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Pathways from adversity to wisdom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F. J. Infurna &amp; E. Jayawickreme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Redesigning Research on Post-Traumatic Growth</w:t>
      </w:r>
      <w:r w:rsidRPr="003059C8">
        <w:rPr>
          <w:rFonts w:ascii="Spectral" w:hAnsi="Spectral"/>
          <w:sz w:val="22"/>
          <w:szCs w:val="22"/>
          <w:lang w:val="en-US"/>
        </w:rPr>
        <w:t xml:space="preserve">. New York: Oxford University Press. </w:t>
      </w:r>
    </w:p>
    <w:p w14:paraId="0C34246C" w14:textId="77777777" w:rsidR="00A20790" w:rsidRDefault="00A20790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5873B857" w14:textId="549C4E14" w:rsidR="00311251" w:rsidRPr="00311251" w:rsidRDefault="00311251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begin" w:fldLock="1"/>
      </w:r>
      <w:r w:rsidRPr="00311251">
        <w:rPr>
          <w:rFonts w:ascii="Spectral" w:hAnsi="Spectral"/>
          <w:sz w:val="22"/>
          <w:szCs w:val="22"/>
          <w:lang w:val="en-US"/>
        </w:rPr>
        <w:instrText xml:space="preserve">ADDIN Mendeley Bibliography CSL_BIBLIOGRAPHY </w:instrText>
      </w:r>
      <w:r w:rsidRPr="00311251">
        <w:rPr>
          <w:rFonts w:ascii="Spectral" w:hAnsi="Spectral"/>
          <w:sz w:val="22"/>
          <w:szCs w:val="22"/>
          <w:lang w:val="en-US"/>
        </w:rPr>
        <w:fldChar w:fldCharType="separate"/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Kara-Yakoubian, M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Dorfman, A.</w:t>
      </w:r>
      <w:r w:rsidRPr="00311251">
        <w:rPr>
          <w:rFonts w:ascii="Spectral" w:hAnsi="Spectral"/>
          <w:sz w:val="22"/>
          <w:szCs w:val="22"/>
          <w:lang w:val="en-CA"/>
        </w:rPr>
        <w:t xml:space="preserve">, </w:t>
      </w:r>
      <w:r w:rsidR="00123EFC">
        <w:rPr>
          <w:rFonts w:ascii="Spectral" w:hAnsi="Spectral"/>
          <w:sz w:val="22"/>
          <w:szCs w:val="22"/>
          <w:lang w:val="en-CA"/>
        </w:rPr>
        <w:t>&amp;</w:t>
      </w:r>
      <w:r w:rsidRPr="00311251">
        <w:rPr>
          <w:rFonts w:ascii="Spectral" w:hAnsi="Spectral"/>
          <w:sz w:val="22"/>
          <w:szCs w:val="22"/>
          <w:lang w:val="en-CA"/>
        </w:rPr>
        <w:t xml:space="preserve"> </w:t>
      </w:r>
      <w:r w:rsidRPr="00123EFC">
        <w:rPr>
          <w:rFonts w:ascii="Spectral" w:hAnsi="Spectral"/>
          <w:b/>
          <w:bCs/>
          <w:sz w:val="22"/>
          <w:szCs w:val="22"/>
          <w:lang w:val="en-CA"/>
        </w:rPr>
        <w:t>Grossmann, I.</w:t>
      </w:r>
      <w:r w:rsidRPr="00311251">
        <w:rPr>
          <w:rFonts w:ascii="Spectral" w:hAnsi="Spectral"/>
          <w:sz w:val="22"/>
          <w:szCs w:val="22"/>
          <w:lang w:val="en-CA"/>
        </w:rPr>
        <w:t xml:space="preserve"> (2021). Wisdom. In V. P. Glăveanu (Ed.), </w:t>
      </w:r>
      <w:r w:rsidRPr="00311251">
        <w:rPr>
          <w:rFonts w:ascii="Spectral" w:hAnsi="Spectral"/>
          <w:i/>
          <w:iCs/>
          <w:sz w:val="22"/>
          <w:szCs w:val="22"/>
          <w:lang w:val="en-CA"/>
        </w:rPr>
        <w:t>The Palgrave Encyclopedia of the Possible</w:t>
      </w:r>
      <w:r w:rsidRPr="00311251">
        <w:rPr>
          <w:rFonts w:ascii="Spectral" w:hAnsi="Spectral"/>
          <w:sz w:val="22"/>
          <w:szCs w:val="22"/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Default="00311251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end"/>
      </w:r>
    </w:p>
    <w:p w14:paraId="38D95C1B" w14:textId="4765EF24" w:rsidR="007B4430" w:rsidRPr="007B443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begin" w:fldLock="1"/>
      </w:r>
      <w:r w:rsidRPr="007B4430">
        <w:rPr>
          <w:rFonts w:ascii="Spectral" w:hAnsi="Spectral"/>
          <w:b/>
          <w:sz w:val="22"/>
          <w:szCs w:val="22"/>
          <w:lang w:val="en-CA"/>
        </w:rPr>
        <w:instrText xml:space="preserve">ADDIN Mendeley Bibliography CSL_BIBLIOGRAPHY </w:instrText>
      </w:r>
      <w:r w:rsidRPr="007B4430">
        <w:rPr>
          <w:rFonts w:ascii="Spectral" w:hAnsi="Spectral"/>
          <w:b/>
          <w:sz w:val="22"/>
          <w:szCs w:val="22"/>
          <w:lang w:val="en-CA"/>
        </w:rPr>
        <w:fldChar w:fldCharType="separate"/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Kolahchi, Z., De Domenico, M., Uddin, L. Q., Cauda, V., </w:t>
      </w:r>
      <w:r w:rsidRPr="007B4430">
        <w:rPr>
          <w:rFonts w:ascii="Spectral" w:hAnsi="Spectral"/>
          <w:b/>
          <w:sz w:val="22"/>
          <w:szCs w:val="22"/>
          <w:lang w:val="en-CA"/>
        </w:rPr>
        <w:t>Grossmann, I.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, Lacasa, L., Grancini, G., Mahmoudi, M., and Rezaei, N. (2021). COVID-19 and Its Global Economic Impact. In N. Rezaei </w:t>
      </w:r>
      <w:r w:rsidRPr="007B4430">
        <w:rPr>
          <w:rFonts w:ascii="Spectral" w:hAnsi="Spectral"/>
          <w:bCs/>
          <w:sz w:val="22"/>
          <w:szCs w:val="22"/>
          <w:lang w:val="en-CA"/>
        </w:rPr>
        <w:lastRenderedPageBreak/>
        <w:t xml:space="preserve">(Ed.), </w:t>
      </w:r>
      <w:r w:rsidRPr="007B4430">
        <w:rPr>
          <w:rFonts w:ascii="Spectral" w:hAnsi="Spectral"/>
          <w:bCs/>
          <w:i/>
          <w:iCs/>
          <w:sz w:val="22"/>
          <w:szCs w:val="22"/>
          <w:lang w:val="en-CA"/>
        </w:rPr>
        <w:t>Coronavirus Disease - COVID-19. Advances in Experimental Medicine and Biology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end"/>
      </w:r>
    </w:p>
    <w:p w14:paraId="65CF7862" w14:textId="229FF02A" w:rsidR="00BA7B05" w:rsidRPr="003059C8" w:rsidRDefault="00BA7B05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80104A">
        <w:rPr>
          <w:rFonts w:ascii="Spectral" w:hAnsi="Spectral"/>
          <w:sz w:val="22"/>
          <w:szCs w:val="22"/>
          <w:lang w:val="en-CA"/>
        </w:rPr>
        <w:t>2020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Evidence-based training of wisdom in business and management: Use of scientific insights about malleability of practical wisdom for rigorous intervention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B. Schwartz, C. Bernacchio, C. González-Cantón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A. Robso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Practical Wisdom in Business and Management</w:t>
      </w:r>
      <w:r w:rsidRPr="003059C8">
        <w:rPr>
          <w:rFonts w:ascii="Spectral" w:hAnsi="Spectral"/>
          <w:sz w:val="22"/>
          <w:szCs w:val="22"/>
          <w:lang w:val="en-US"/>
        </w:rPr>
        <w:t>. New York: Springer.</w:t>
      </w:r>
      <w:r w:rsidR="0080104A">
        <w:rPr>
          <w:rFonts w:ascii="Spectral" w:hAnsi="Spectral"/>
          <w:sz w:val="22"/>
          <w:szCs w:val="22"/>
          <w:lang w:val="en-US"/>
        </w:rPr>
        <w:t xml:space="preserve"> doi: </w:t>
      </w:r>
      <w:r w:rsidR="0080104A" w:rsidRPr="0080104A">
        <w:rPr>
          <w:rFonts w:ascii="Spectral" w:hAnsi="Spectral"/>
          <w:sz w:val="22"/>
          <w:szCs w:val="22"/>
          <w:lang w:val="en-US"/>
        </w:rPr>
        <w:t>10.1007/978-3-030-00140-7_14-1</w:t>
      </w:r>
    </w:p>
    <w:p w14:paraId="2D4A9E1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6" w:name="_Hlk61029797"/>
      <w:bookmarkEnd w:id="25"/>
    </w:p>
    <w:p w14:paraId="46DE3DA3" w14:textId="5F0B52FA" w:rsidR="00D330C0" w:rsidRDefault="00D330C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A969CF" w:rsidRPr="003059C8">
        <w:rPr>
          <w:rFonts w:ascii="Spectral" w:hAnsi="Spectral"/>
          <w:sz w:val="22"/>
          <w:szCs w:val="22"/>
          <w:lang w:val="en-US"/>
        </w:rPr>
        <w:t>2020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2645EB" w:rsidRPr="003059C8">
        <w:rPr>
          <w:rFonts w:ascii="Spectral" w:hAnsi="Spectral"/>
          <w:sz w:val="22"/>
          <w:szCs w:val="22"/>
          <w:lang w:val="en-CA"/>
        </w:rPr>
        <w:t>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Braddi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Oxford Research Encyclopedia of Psychology</w:t>
      </w:r>
      <w:r w:rsidRPr="003059C8">
        <w:rPr>
          <w:rFonts w:ascii="Spectral" w:hAnsi="Spectral"/>
          <w:sz w:val="22"/>
          <w:szCs w:val="22"/>
          <w:lang w:val="en-US"/>
        </w:rPr>
        <w:t>. New York: Oxford University Press.</w:t>
      </w:r>
      <w:r w:rsidR="00A969CF" w:rsidRPr="003059C8">
        <w:rPr>
          <w:rFonts w:ascii="Spectral" w:hAnsi="Spectral"/>
          <w:sz w:val="22"/>
          <w:szCs w:val="22"/>
          <w:lang w:val="en-US"/>
        </w:rPr>
        <w:t xml:space="preserve"> doi: 10.1093/acrefore/9780190236557.013.586</w:t>
      </w:r>
    </w:p>
    <w:p w14:paraId="507B3B07" w14:textId="77777777" w:rsidR="007E75D9" w:rsidRPr="003059C8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bookmarkEnd w:id="26"/>
    <w:p w14:paraId="17F30CF1" w14:textId="7637E374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Varnum, M. E.W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A3320B" w:rsidRPr="003059C8">
        <w:rPr>
          <w:rFonts w:ascii="Spectral" w:hAnsi="Spectral"/>
          <w:sz w:val="22"/>
          <w:szCs w:val="22"/>
          <w:lang w:val="en-CA"/>
        </w:rPr>
        <w:t>2019</w:t>
      </w:r>
      <w:r w:rsidRPr="003059C8">
        <w:rPr>
          <w:rFonts w:ascii="Spectral" w:hAnsi="Spectral"/>
          <w:sz w:val="22"/>
          <w:szCs w:val="22"/>
          <w:lang w:val="en-CA"/>
        </w:rPr>
        <w:t xml:space="preserve">). Culture, cognition and cultural change in social class. In W. H. Brekhus &amp; G. Ingatow (Eds.), </w:t>
      </w:r>
      <w:r w:rsidRPr="003059C8">
        <w:rPr>
          <w:rFonts w:ascii="Spectral" w:hAnsi="Spectral"/>
          <w:i/>
          <w:sz w:val="22"/>
          <w:szCs w:val="22"/>
          <w:lang w:val="en-CA"/>
        </w:rPr>
        <w:t>Oxford Handbook of Cognitive Sociology</w:t>
      </w:r>
      <w:r w:rsidR="00A3320B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A3320B" w:rsidRPr="003059C8">
        <w:rPr>
          <w:rFonts w:ascii="Spectral" w:hAnsi="Spectral"/>
          <w:sz w:val="22"/>
          <w:szCs w:val="22"/>
          <w:lang w:val="en-CA"/>
        </w:rPr>
        <w:t>(pp. 1-19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Oxford: Oxford University Press.</w:t>
      </w:r>
      <w:r w:rsidR="00A3320B" w:rsidRPr="003059C8">
        <w:rPr>
          <w:rFonts w:ascii="Spectral" w:hAnsi="Spectral"/>
          <w:sz w:val="22"/>
          <w:szCs w:val="22"/>
          <w:lang w:val="en-CA"/>
        </w:rPr>
        <w:t xml:space="preserve"> doi: 10.1093/oxfordhb/9780190273385.013.15</w:t>
      </w:r>
    </w:p>
    <w:p w14:paraId="168C73B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</w:p>
    <w:p w14:paraId="153C6165" w14:textId="6CCD2EE2" w:rsidR="008F2E69" w:rsidRPr="003059C8" w:rsidRDefault="008F2E6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Social incentiv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>. New York: Springer. doi: 10.1007/978-3-319-28099-8_1834-1</w:t>
      </w:r>
    </w:p>
    <w:p w14:paraId="1E3EA5A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C8C2DD5" w14:textId="253FDE44" w:rsidR="00C275F6" w:rsidRPr="003059C8" w:rsidRDefault="00C275F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Wisdom in an uncertain world. In R. Sternberg, H. Nusbaum, &amp; </w:t>
      </w:r>
      <w:r w:rsidR="003B7AA4" w:rsidRPr="003059C8">
        <w:rPr>
          <w:rFonts w:ascii="Spectral" w:hAnsi="Spectral"/>
          <w:sz w:val="22"/>
          <w:szCs w:val="22"/>
          <w:lang w:val="en-US"/>
        </w:rPr>
        <w:t xml:space="preserve">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Applying Wisdom to Contemporary World Problems </w:t>
      </w:r>
      <w:r w:rsidRPr="003059C8">
        <w:rPr>
          <w:rFonts w:ascii="Spectral" w:hAnsi="Spectral"/>
          <w:sz w:val="22"/>
          <w:szCs w:val="22"/>
          <w:lang w:val="en-CA"/>
        </w:rPr>
        <w:t>(pp. 51-79)</w:t>
      </w:r>
      <w:r w:rsidRPr="003059C8">
        <w:rPr>
          <w:rFonts w:ascii="Spectral" w:hAnsi="Spectral"/>
          <w:sz w:val="22"/>
          <w:szCs w:val="22"/>
          <w:lang w:val="en-US"/>
        </w:rPr>
        <w:t>. London: Palgrave-Macmillan. doi: 10.1007/978-3-030-20287-3_3</w:t>
      </w:r>
    </w:p>
    <w:p w14:paraId="5636CED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A177522" w14:textId="6466C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dom as state vs. trai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49-273). Cambridge: Cambridge University Press. </w:t>
      </w:r>
    </w:p>
    <w:p w14:paraId="285060A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44BA73A" w14:textId="0FAAD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8). Wisdom and culture. In S. Kitayama &amp; D. Cohe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Cultur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 (2nd Edition) (pp. 343-364). New York: Guilford Press.</w:t>
      </w:r>
    </w:p>
    <w:p w14:paraId="54D95F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45BDE44" w14:textId="2E999441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, Elnakouri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e reasoning: Converging evidence for the psychology of sound judgmen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02-225). Cambridge: Cambridge University Press. </w:t>
      </w:r>
    </w:p>
    <w:p w14:paraId="4121EB2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61236B8" w14:textId="322E9BF6" w:rsidR="002F4C5D" w:rsidRPr="003059C8" w:rsidRDefault="002F4C5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Ross, L. (2018). Attributions. In M. H. Bornstein, M.E. Arterberry, K. L. Fingerman, &amp; J.E. Lansford (Eds.), </w:t>
      </w:r>
      <w:r w:rsidRPr="003059C8">
        <w:rPr>
          <w:rFonts w:ascii="Spectral" w:hAnsi="Spectral"/>
          <w:i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AGE Encyclopedia of Lifespan Human Development</w:t>
      </w:r>
      <w:r w:rsidRPr="003059C8">
        <w:rPr>
          <w:rFonts w:ascii="Spectral" w:hAnsi="Spectral"/>
          <w:sz w:val="22"/>
          <w:szCs w:val="22"/>
          <w:lang w:val="en-US"/>
        </w:rPr>
        <w:t xml:space="preserve"> (pp. 189-191). Thousand Oakes: Sage. doi: 10.4135/9781506307633.n74</w:t>
      </w:r>
    </w:p>
    <w:p w14:paraId="41603A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68AD38B9" w14:textId="4D473F9D" w:rsidR="006A103F" w:rsidRPr="003059C8" w:rsidRDefault="006A103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</w:t>
      </w:r>
      <w:r w:rsidR="0067476F" w:rsidRPr="003059C8">
        <w:rPr>
          <w:rFonts w:ascii="Spectral" w:hAnsi="Spectral"/>
          <w:sz w:val="22"/>
          <w:szCs w:val="22"/>
          <w:lang w:val="en-CA"/>
        </w:rPr>
        <w:t>8</w:t>
      </w:r>
      <w:r w:rsidRPr="003059C8">
        <w:rPr>
          <w:rFonts w:ascii="Spectral" w:hAnsi="Spectral"/>
          <w:sz w:val="22"/>
          <w:szCs w:val="22"/>
          <w:lang w:val="en-CA"/>
        </w:rPr>
        <w:t xml:space="preserve">). Dialecticism across the lifespan. In J. Spencer-Rogers &amp; K. Peng (Eds.)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The Psychological and Cultural Foundations of East Asian Cognition: Contradiction, Change, and Holism </w:t>
      </w:r>
      <w:r w:rsidRPr="003059C8">
        <w:rPr>
          <w:rFonts w:ascii="Spectral" w:hAnsi="Spectral"/>
          <w:sz w:val="22"/>
          <w:szCs w:val="22"/>
          <w:lang w:val="en-CA"/>
        </w:rPr>
        <w:t>(pp. 135-180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Oxford: Oxford University Press. </w:t>
      </w:r>
      <w:r w:rsidR="00067B64" w:rsidRPr="003059C8">
        <w:rPr>
          <w:rFonts w:ascii="Spectral" w:hAnsi="Spectral"/>
          <w:sz w:val="22"/>
          <w:szCs w:val="22"/>
          <w:lang w:val="en-CA"/>
        </w:rPr>
        <w:t>d</w:t>
      </w:r>
      <w:r w:rsidR="0067476F" w:rsidRPr="003059C8">
        <w:rPr>
          <w:rFonts w:ascii="Spectral" w:hAnsi="Spectral"/>
          <w:sz w:val="22"/>
          <w:szCs w:val="22"/>
          <w:lang w:val="en-CA"/>
        </w:rPr>
        <w:t>oi: 10.1093/oso/9780199348541.003.0005</w:t>
      </w:r>
    </w:p>
    <w:p w14:paraId="7DEAFEC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F2C0C9C" w14:textId="23C2A970" w:rsidR="001E0166" w:rsidRPr="003059C8" w:rsidRDefault="001E016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C., 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The role of culture in understanding and evaluating emotional intelligence. In K. V. Keefer, J. D. Parker, &amp; D. H. Saklofske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Emotional Intelligence in Education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</w:t>
      </w:r>
      <w:r w:rsidRPr="003059C8">
        <w:rPr>
          <w:rFonts w:ascii="Spectral" w:hAnsi="Spectral"/>
          <w:sz w:val="22"/>
          <w:szCs w:val="22"/>
          <w:lang w:val="en-CA"/>
        </w:rPr>
        <w:t>111-132</w:t>
      </w:r>
      <w:r w:rsidRPr="003059C8">
        <w:rPr>
          <w:rFonts w:ascii="Spectral" w:hAnsi="Spectral"/>
          <w:sz w:val="22"/>
          <w:szCs w:val="22"/>
          <w:lang w:val="en-US"/>
        </w:rPr>
        <w:t>). New York: Springer. </w:t>
      </w:r>
    </w:p>
    <w:p w14:paraId="1276BBB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1603D75" w14:textId="0865A7F8" w:rsidR="00C771F0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7). Middle class ideologies: Norms and historical chang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 Rycroft (Ed.), </w:t>
      </w:r>
      <w:r w:rsidRPr="003059C8">
        <w:rPr>
          <w:rFonts w:ascii="Spectral" w:hAnsi="Spectral"/>
          <w:i/>
          <w:sz w:val="22"/>
          <w:szCs w:val="22"/>
          <w:lang w:val="en-CA"/>
        </w:rPr>
        <w:t>The American Middle Class: An Economic Encyclopedia of Progress and Poverty</w:t>
      </w:r>
      <w:r w:rsidRPr="003059C8">
        <w:rPr>
          <w:rFonts w:ascii="Spectral" w:hAnsi="Spectral"/>
          <w:sz w:val="22"/>
          <w:szCs w:val="22"/>
          <w:lang w:val="en-CA"/>
        </w:rPr>
        <w:t>. Santa Barbara, CA: ABC Clio - Greenwood Press.</w:t>
      </w:r>
    </w:p>
    <w:p w14:paraId="3EE99695" w14:textId="77777777" w:rsidR="0089632B" w:rsidRPr="003059C8" w:rsidRDefault="0089632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38533337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Individualistic cultur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>. New York: Springer. doi: 10.1007/978-3-319-28099-8_2024-1</w:t>
      </w:r>
    </w:p>
    <w:p w14:paraId="4060C0A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1414551" w14:textId="700D1162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color w:val="000000" w:themeColor="text1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Bushman, B. J. (2007). Falsification. </w:t>
      </w:r>
      <w:r w:rsidRPr="003059C8">
        <w:rPr>
          <w:rFonts w:ascii="Spectral" w:hAnsi="Spectral"/>
          <w:sz w:val="22"/>
          <w:szCs w:val="22"/>
          <w:lang w:val="de-DE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>(pp. 346-346). Thousand Oaks, CA: Sage. d</w:t>
      </w:r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oi: 1</w:t>
      </w:r>
      <w:hyperlink r:id="rId18" w:history="1">
        <w:r w:rsidRPr="003059C8">
          <w:rPr>
            <w:rStyle w:val="Hyperlink"/>
            <w:rFonts w:ascii="Spectral" w:hAnsi="Spectral"/>
            <w:color w:val="000000" w:themeColor="text1"/>
            <w:sz w:val="22"/>
            <w:szCs w:val="22"/>
            <w:lang w:val="en-CA"/>
          </w:rPr>
          <w:t>0.4135/9781412956253.n214</w:t>
        </w:r>
      </w:hyperlink>
    </w:p>
    <w:p w14:paraId="312F599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6479560E" w14:textId="5ACACD35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&amp; Bushman, B. J. (2007). </w:t>
      </w:r>
      <w:r w:rsidRPr="003059C8">
        <w:rPr>
          <w:rFonts w:ascii="Spectral" w:hAnsi="Spectral"/>
          <w:sz w:val="22"/>
          <w:szCs w:val="22"/>
          <w:lang w:val="en-US"/>
        </w:rPr>
        <w:t xml:space="preserve">Reductionism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>(pp. 732-732). Thousand Oaks, CA: Sage. doi: 10.4135/9781412956253.n439</w:t>
      </w:r>
      <w:r w:rsidRPr="003059C8">
        <w:rPr>
          <w:rFonts w:ascii="Spectral" w:hAnsi="Spectral"/>
          <w:b/>
          <w:sz w:val="22"/>
          <w:szCs w:val="22"/>
          <w:u w:val="single"/>
          <w:lang w:val="en-US"/>
        </w:rPr>
        <w:t xml:space="preserve">                                                   </w:t>
      </w:r>
    </w:p>
    <w:p w14:paraId="14F8F9A9" w14:textId="4983CC03" w:rsidR="0041362D" w:rsidRDefault="0041362D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</w:p>
    <w:p w14:paraId="1AF8D0E0" w14:textId="66E5B42C" w:rsidR="00C771F0" w:rsidRPr="00C352A4" w:rsidRDefault="00A20790" w:rsidP="00305991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CA"/>
        </w:rPr>
        <w:t xml:space="preserve">Articles for a public audience &amp; </w:t>
      </w:r>
      <w:r w:rsidR="004D7FEE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Podcasts</w:t>
      </w:r>
    </w:p>
    <w:p w14:paraId="00DC0A58" w14:textId="77777777" w:rsidR="00A20790" w:rsidRDefault="00A20790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bookmarkStart w:id="27" w:name="_Hlk61029810"/>
    </w:p>
    <w:p w14:paraId="2C9E76CC" w14:textId="3C70CBB7" w:rsidR="004D7FEE" w:rsidRPr="003059C8" w:rsidRDefault="004D7FEE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Cassidy, C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. I.</w:t>
      </w:r>
      <w:r w:rsidRPr="003059C8">
        <w:rPr>
          <w:rFonts w:ascii="Spectral" w:hAnsi="Spectral"/>
          <w:sz w:val="22"/>
          <w:szCs w:val="22"/>
          <w:lang w:val="en-CA"/>
        </w:rPr>
        <w:t xml:space="preserve"> –</w:t>
      </w:r>
      <w:r w:rsidR="009A148F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On Wisdom Podcast (</w:t>
      </w:r>
      <w:hyperlink r:id="rId19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onwisdompodcast.com</w:t>
        </w:r>
      </w:hyperlink>
      <w:r w:rsidRPr="003059C8">
        <w:rPr>
          <w:rFonts w:ascii="Spectral" w:hAnsi="Spectral"/>
          <w:sz w:val="22"/>
          <w:szCs w:val="22"/>
          <w:lang w:val="en-CA"/>
        </w:rPr>
        <w:t xml:space="preserve">) – Monthly show discussing scientific advances </w:t>
      </w:r>
      <w:r w:rsidR="003A2648" w:rsidRPr="003059C8">
        <w:rPr>
          <w:rFonts w:ascii="Spectral" w:hAnsi="Spectral"/>
          <w:sz w:val="22"/>
          <w:szCs w:val="22"/>
          <w:lang w:val="en-CA"/>
        </w:rPr>
        <w:t>at the intersection of psychology, philosophy, and neuroscience</w:t>
      </w:r>
      <w:r w:rsidR="00687D0F" w:rsidRPr="003059C8">
        <w:rPr>
          <w:rFonts w:ascii="Spectral" w:hAnsi="Spectral"/>
          <w:sz w:val="22"/>
          <w:szCs w:val="22"/>
          <w:lang w:val="en-CA"/>
        </w:rPr>
        <w:t xml:space="preserve"> topic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264C54" w:rsidRPr="003059C8">
        <w:rPr>
          <w:rFonts w:ascii="Spectral" w:hAnsi="Spectral"/>
          <w:b/>
          <w:sz w:val="22"/>
          <w:szCs w:val="22"/>
          <w:lang w:val="en-CA"/>
        </w:rPr>
        <w:t>Top 50 Social Science Podcasts on Apple Podcast</w:t>
      </w:r>
      <w:r w:rsidR="00264C54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Over </w:t>
      </w:r>
      <w:r w:rsidR="00C72644">
        <w:rPr>
          <w:rFonts w:ascii="Spectral" w:hAnsi="Spectral"/>
          <w:sz w:val="22"/>
          <w:szCs w:val="22"/>
          <w:lang w:val="en-CA"/>
        </w:rPr>
        <w:t>70</w:t>
      </w:r>
      <w:r w:rsidR="00141EE1" w:rsidRPr="003059C8">
        <w:rPr>
          <w:rFonts w:ascii="Spectral" w:hAnsi="Spectral"/>
          <w:sz w:val="22"/>
          <w:szCs w:val="22"/>
          <w:lang w:val="en-CA"/>
        </w:rPr>
        <w:t>,</w:t>
      </w:r>
      <w:r w:rsidR="009E759A" w:rsidRPr="003059C8">
        <w:rPr>
          <w:rFonts w:ascii="Spectral" w:hAnsi="Spectral"/>
          <w:sz w:val="22"/>
          <w:szCs w:val="22"/>
          <w:lang w:val="en-CA"/>
        </w:rPr>
        <w:t>0</w:t>
      </w:r>
      <w:r w:rsidRPr="003059C8">
        <w:rPr>
          <w:rFonts w:ascii="Spectral" w:hAnsi="Spectral"/>
          <w:sz w:val="22"/>
          <w:szCs w:val="22"/>
          <w:lang w:val="en-CA"/>
        </w:rPr>
        <w:t>00 downloads.</w:t>
      </w:r>
    </w:p>
    <w:p w14:paraId="2AE78037" w14:textId="77777777" w:rsidR="00A20790" w:rsidRDefault="00A20790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bookmarkStart w:id="28" w:name="_Hlk61029744"/>
    </w:p>
    <w:p w14:paraId="1BAD155B" w14:textId="6FF1D0E3" w:rsidR="0080104A" w:rsidRPr="0080104A" w:rsidRDefault="0080104A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lang w:val="en-US"/>
        </w:rPr>
        <w:t>&amp;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u w:val="single"/>
          <w:lang w:val="en-US"/>
        </w:rPr>
        <w:t>Twardus, O.</w:t>
      </w:r>
      <w:r w:rsidRPr="003059C8">
        <w:rPr>
          <w:rFonts w:ascii="Spectral" w:hAnsi="Spectral"/>
          <w:sz w:val="22"/>
          <w:szCs w:val="22"/>
          <w:lang w:val="en-US"/>
        </w:rPr>
        <w:t xml:space="preserve">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80104A">
        <w:rPr>
          <w:rFonts w:ascii="Spectral" w:hAnsi="Spectral"/>
          <w:sz w:val="22"/>
          <w:szCs w:val="22"/>
        </w:rPr>
        <w:t>How Life Could Get Better (or Worse) After COVID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Greater Good Magazine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0" w:history="1">
        <w:r w:rsidRPr="001B7C3D">
          <w:rPr>
            <w:rStyle w:val="Hyperlink"/>
          </w:rPr>
          <w:t>https://greatergood.berkeley.edu/article/item/how_life_could_get_better_or_worse_after_covid</w:t>
        </w:r>
      </w:hyperlink>
      <w:r>
        <w:rPr>
          <w:lang w:val="en-US"/>
        </w:rPr>
        <w:t xml:space="preserve"> </w:t>
      </w:r>
    </w:p>
    <w:p w14:paraId="09B9995C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</w:p>
    <w:p w14:paraId="2F138376" w14:textId="42170F7A" w:rsidR="001C6534" w:rsidRPr="001C6534" w:rsidRDefault="001C6534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1C6534">
        <w:rPr>
          <w:rFonts w:ascii="Spectral" w:hAnsi="Spectral"/>
          <w:bCs/>
          <w:sz w:val="22"/>
          <w:szCs w:val="22"/>
          <w:lang w:val="en-US"/>
        </w:rPr>
        <w:t>Varnum, M. E W., Hutcherson, C. &amp;</w:t>
      </w:r>
      <w:r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March</w:t>
      </w:r>
      <w:r w:rsidRPr="003059C8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sz w:val="22"/>
          <w:szCs w:val="22"/>
          <w:lang w:val="en-US"/>
        </w:rPr>
        <w:t xml:space="preserve"> Everyone was wrong on the pandemic’s societal impa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 xml:space="preserve">Foreign </w:t>
      </w:r>
      <w:r w:rsidR="001C1224">
        <w:rPr>
          <w:rFonts w:ascii="Spectral" w:hAnsi="Spectral"/>
          <w:i/>
          <w:sz w:val="22"/>
          <w:szCs w:val="22"/>
          <w:lang w:val="de-DE"/>
        </w:rPr>
        <w:t>Policy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1" w:history="1">
        <w:r w:rsidRPr="00BE36AF">
          <w:rPr>
            <w:rStyle w:val="Hyperlink"/>
          </w:rPr>
          <w:t>https://foreignpolicy.com/2021/03/18/pandemic-social-science-predictions-wrong/</w:t>
        </w:r>
      </w:hyperlink>
      <w:r>
        <w:rPr>
          <w:lang w:val="en-US"/>
        </w:rPr>
        <w:t xml:space="preserve"> </w:t>
      </w:r>
    </w:p>
    <w:p w14:paraId="31A818F2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5119C2F" w14:textId="303D1053" w:rsidR="00F61056" w:rsidRPr="00F61056" w:rsidRDefault="00F61056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ebr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61056">
        <w:rPr>
          <w:rFonts w:ascii="Spectral" w:hAnsi="Spectral"/>
          <w:sz w:val="22"/>
          <w:szCs w:val="22"/>
        </w:rPr>
        <w:t xml:space="preserve">Want to </w:t>
      </w:r>
      <w:r w:rsidR="001C6534">
        <w:rPr>
          <w:rFonts w:ascii="Spectral" w:hAnsi="Spectral"/>
          <w:sz w:val="22"/>
          <w:szCs w:val="22"/>
          <w:lang w:val="en-US"/>
        </w:rPr>
        <w:t>d</w:t>
      </w:r>
      <w:r w:rsidRPr="00F61056">
        <w:rPr>
          <w:rFonts w:ascii="Spectral" w:hAnsi="Spectral"/>
          <w:sz w:val="22"/>
          <w:szCs w:val="22"/>
        </w:rPr>
        <w:t xml:space="preserve">efeat the </w:t>
      </w:r>
      <w:r w:rsidR="001C6534">
        <w:rPr>
          <w:rFonts w:ascii="Spectral" w:hAnsi="Spectral"/>
          <w:sz w:val="22"/>
          <w:szCs w:val="22"/>
          <w:lang w:val="en-US"/>
        </w:rPr>
        <w:t>c</w:t>
      </w:r>
      <w:r w:rsidRPr="00F61056">
        <w:rPr>
          <w:rFonts w:ascii="Spectral" w:hAnsi="Spectral"/>
          <w:sz w:val="22"/>
          <w:szCs w:val="22"/>
        </w:rPr>
        <w:t xml:space="preserve">oronavirus? Empower </w:t>
      </w:r>
      <w:r w:rsidR="001C6534">
        <w:rPr>
          <w:rFonts w:ascii="Spectral" w:hAnsi="Spectral"/>
          <w:sz w:val="22"/>
          <w:szCs w:val="22"/>
          <w:lang w:val="en-US"/>
        </w:rPr>
        <w:t>p</w:t>
      </w:r>
      <w:r w:rsidRPr="00F61056">
        <w:rPr>
          <w:rFonts w:ascii="Spectral" w:hAnsi="Spectral"/>
          <w:sz w:val="22"/>
          <w:szCs w:val="22"/>
        </w:rPr>
        <w:t xml:space="preserve">eople to </w:t>
      </w:r>
      <w:r w:rsidR="001C6534">
        <w:rPr>
          <w:rFonts w:ascii="Spectral" w:hAnsi="Spectral"/>
          <w:sz w:val="22"/>
          <w:szCs w:val="22"/>
          <w:lang w:val="en-US"/>
        </w:rPr>
        <w:t>f</w:t>
      </w:r>
      <w:r w:rsidRPr="00F61056">
        <w:rPr>
          <w:rFonts w:ascii="Spectral" w:hAnsi="Spectral"/>
          <w:sz w:val="22"/>
          <w:szCs w:val="22"/>
        </w:rPr>
        <w:t xml:space="preserve">ollow the </w:t>
      </w:r>
      <w:r w:rsidR="001C6534">
        <w:rPr>
          <w:rFonts w:ascii="Spectral" w:hAnsi="Spectral"/>
          <w:sz w:val="22"/>
          <w:szCs w:val="22"/>
          <w:lang w:val="en-US"/>
        </w:rPr>
        <w:t>r</w:t>
      </w:r>
      <w:r w:rsidRPr="00F61056">
        <w:rPr>
          <w:rFonts w:ascii="Spectral" w:hAnsi="Spectral"/>
          <w:sz w:val="22"/>
          <w:szCs w:val="22"/>
        </w:rPr>
        <w:t xml:space="preserve">ules </w:t>
      </w:r>
      <w:r w:rsidR="001C6534">
        <w:rPr>
          <w:rFonts w:ascii="Spectral" w:hAnsi="Spectral"/>
          <w:sz w:val="22"/>
          <w:szCs w:val="22"/>
          <w:lang w:val="en-US"/>
        </w:rPr>
        <w:lastRenderedPageBreak/>
        <w:t>b</w:t>
      </w:r>
      <w:r w:rsidRPr="00F61056">
        <w:rPr>
          <w:rFonts w:ascii="Spectral" w:hAnsi="Spectral"/>
          <w:sz w:val="22"/>
          <w:szCs w:val="22"/>
        </w:rPr>
        <w:t>etter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Medium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2" w:history="1">
        <w:r w:rsidRPr="00ED6532">
          <w:rPr>
            <w:rStyle w:val="Hyperlink"/>
          </w:rPr>
          <w:t>https://medium.com/templeton-world/want-to-defeat-the-coronavirus-empower-people-to-follow-the-rules-better-60dfc7d6dc1</w:t>
        </w:r>
      </w:hyperlink>
      <w:r>
        <w:rPr>
          <w:lang w:val="en-US"/>
        </w:rPr>
        <w:t xml:space="preserve"> </w:t>
      </w:r>
    </w:p>
    <w:p w14:paraId="40A9B0D6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2C5F4928" w14:textId="18D1B8C2" w:rsidR="004F117E" w:rsidRPr="004F117E" w:rsidRDefault="004F117E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0"/>
          <w:szCs w:val="20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4F117E">
        <w:rPr>
          <w:rFonts w:ascii="Spectral" w:hAnsi="Spectral"/>
          <w:sz w:val="22"/>
          <w:szCs w:val="22"/>
        </w:rPr>
        <w:t>Words of wisdom: 4 tips from experts on how to endure until the COVID-19 pandemic end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The Conversation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3" w:history="1">
        <w:r w:rsidRPr="004F117E">
          <w:rPr>
            <w:rStyle w:val="Hyperlink"/>
            <w:rFonts w:ascii="Spectral" w:hAnsi="Spectral"/>
            <w:sz w:val="22"/>
            <w:szCs w:val="22"/>
          </w:rPr>
          <w:t>https://theconversation.com/words-of-wisdom-4-tips-from-experts-on-how-to-endure-until-the-covid-19-pandemic-ends-152162</w:t>
        </w:r>
      </w:hyperlink>
      <w:bookmarkEnd w:id="27"/>
      <w:r w:rsidRPr="004F117E">
        <w:rPr>
          <w:rFonts w:ascii="Spectral" w:hAnsi="Spectral"/>
          <w:sz w:val="22"/>
          <w:szCs w:val="22"/>
          <w:lang w:val="en-US"/>
        </w:rPr>
        <w:t xml:space="preserve"> </w:t>
      </w:r>
    </w:p>
    <w:p w14:paraId="7EFAF1E5" w14:textId="77777777" w:rsidR="00A20790" w:rsidRDefault="00A20790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499361D2" w14:textId="48F1CAB9" w:rsidR="000162AB" w:rsidRPr="000162AB" w:rsidRDefault="000162AB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</w:t>
      </w:r>
      <w:r>
        <w:rPr>
          <w:rFonts w:ascii="Spectral" w:hAnsi="Spectral"/>
          <w:sz w:val="22"/>
          <w:szCs w:val="22"/>
          <w:lang w:val="en-US"/>
        </w:rPr>
        <w:t>December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>
        <w:rPr>
          <w:rFonts w:ascii="Spectral" w:hAnsi="Spectral"/>
          <w:sz w:val="22"/>
          <w:szCs w:val="22"/>
          <w:lang w:val="en-CA"/>
        </w:rPr>
        <w:t>World after Covid (</w:t>
      </w:r>
      <w:hyperlink r:id="rId24" w:history="1">
        <w:r w:rsidRPr="002220FB">
          <w:rPr>
            <w:rStyle w:val="Hyperlink"/>
            <w:rFonts w:ascii="Spectral" w:hAnsi="Spectral"/>
            <w:sz w:val="22"/>
            <w:szCs w:val="22"/>
            <w:lang w:val="en-CA"/>
          </w:rPr>
          <w:t>www.WorldafterCovid.info</w:t>
        </w:r>
      </w:hyperlink>
      <w:r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CA"/>
        </w:rPr>
        <w:t>–</w:t>
      </w:r>
      <w:r>
        <w:rPr>
          <w:rFonts w:ascii="Spectral" w:hAnsi="Spectral"/>
          <w:sz w:val="22"/>
          <w:szCs w:val="22"/>
          <w:lang w:val="en-CA"/>
        </w:rPr>
        <w:t xml:space="preserve"> a multimedia portal showcasing diversity of visions from top scientists about the societal outcomes of the pandemic</w:t>
      </w:r>
      <w:r w:rsidR="00BC0A94">
        <w:rPr>
          <w:rFonts w:ascii="Spectral" w:hAnsi="Spectral"/>
          <w:sz w:val="22"/>
          <w:szCs w:val="22"/>
          <w:lang w:val="en-CA"/>
        </w:rPr>
        <w:t>.</w:t>
      </w:r>
    </w:p>
    <w:p w14:paraId="482F6FE3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AC3E4A8" w14:textId="7C1EE476" w:rsidR="00905251" w:rsidRPr="00E0521B" w:rsidRDefault="0090525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October). </w:t>
      </w:r>
      <w:bookmarkStart w:id="29" w:name="_Hlk58345672"/>
      <w:r w:rsidRPr="003059C8">
        <w:rPr>
          <w:rFonts w:ascii="Spectral" w:hAnsi="Spectral"/>
          <w:sz w:val="22"/>
          <w:szCs w:val="22"/>
          <w:lang w:val="en-CA"/>
        </w:rPr>
        <w:t xml:space="preserve">The science of wisdom. </w:t>
      </w:r>
      <w:r w:rsidRPr="003059C8">
        <w:rPr>
          <w:rFonts w:ascii="Spectral" w:hAnsi="Spectral"/>
          <w:i/>
          <w:sz w:val="22"/>
          <w:szCs w:val="22"/>
          <w:lang w:val="de-DE"/>
        </w:rPr>
        <w:t>AEON</w:t>
      </w:r>
      <w:r w:rsidRPr="003059C8">
        <w:rPr>
          <w:rFonts w:ascii="Spectral" w:hAnsi="Spectral"/>
          <w:iCs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 xml:space="preserve"> </w:t>
      </w:r>
      <w:hyperlink r:id="rId25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eon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ssay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sycholog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cientist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u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mpir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ath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</w:hyperlink>
      <w:bookmarkEnd w:id="29"/>
    </w:p>
    <w:p w14:paraId="238A3877" w14:textId="2DEA36CF" w:rsidR="00D67DB6" w:rsidRPr="003059C8" w:rsidRDefault="00D67DB6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Eibach, R. P. (2020, January). </w:t>
      </w:r>
      <w:r w:rsidRPr="003059C8">
        <w:rPr>
          <w:rFonts w:ascii="Spectral" w:hAnsi="Spectral"/>
          <w:sz w:val="22"/>
          <w:szCs w:val="22"/>
          <w:lang w:val="en-CA"/>
        </w:rPr>
        <w:t>When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easonable” </w:t>
      </w:r>
      <w:r w:rsidR="00905251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rumps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ational.” </w:t>
      </w:r>
      <w:r w:rsidRPr="003059C8">
        <w:rPr>
          <w:rFonts w:ascii="Spectral" w:hAnsi="Spectral"/>
          <w:i/>
          <w:sz w:val="22"/>
          <w:szCs w:val="22"/>
          <w:lang w:val="en-CA"/>
        </w:rPr>
        <w:t>Scientific America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hyperlink r:id="rId26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https://blogs.scientificamerican.com/observations/when-reasonable-trumps-rational/</w:t>
        </w:r>
      </w:hyperlink>
    </w:p>
    <w:bookmarkEnd w:id="28"/>
    <w:p w14:paraId="74EDBBDD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5E21CE34" w14:textId="5EE43C64" w:rsidR="00626DD1" w:rsidRPr="003059C8" w:rsidRDefault="00626DD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orfman, A., &amp; Moscovitch, D. (2019, January). A pathway to wisdom in the face of adversity: Type of self-reflection matter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athway to Character Project. </w:t>
      </w:r>
      <w:hyperlink r:id="rId27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pathwaystocharacter.org/a-pathway-to-wisdom-in-the-face-of-adversity-type-of-self-reflection-matters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2A8F8036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</w:p>
    <w:p w14:paraId="1950BA31" w14:textId="5F4D10EF" w:rsidR="00EF4B5C" w:rsidRPr="003059C8" w:rsidRDefault="00EF4B5C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8, January). How to find wisdom in a divided society. 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ardiff University Open for Debate. </w:t>
      </w:r>
      <w:hyperlink r:id="rId28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blogs.cardiff.ac.uk/openfordebate/2018/01/01/how-to-find-wisdom-in-a-divided-society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41C87131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2405946" w14:textId="5FC91F73" w:rsidR="00C80AAF" w:rsidRPr="003059C8" w:rsidRDefault="00C80AAF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="00EF4B5C" w:rsidRPr="003059C8">
        <w:rPr>
          <w:rFonts w:ascii="Spectral" w:hAnsi="Spectral"/>
          <w:sz w:val="22"/>
          <w:szCs w:val="22"/>
          <w:lang w:val="en-US"/>
        </w:rPr>
        <w:t>&amp;</w:t>
      </w:r>
      <w:r w:rsidR="00EF4B5C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Varnum, M. E. V. (2017, October). Can we foresee the future? Explaining and predicting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US"/>
        </w:rPr>
        <w:t>SPSP Character &amp; Contex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hyperlink r:id="rId29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spsp.org/news-center/blog/future-prediction-culture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3A87310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0189E1F2" w14:textId="41AB4CA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October). The stark nature of wisdom - and what you need to know to have more of it. </w:t>
      </w:r>
      <w:r w:rsidRPr="003059C8">
        <w:rPr>
          <w:rFonts w:ascii="Spectral" w:hAnsi="Spectral"/>
          <w:i/>
          <w:sz w:val="22"/>
          <w:szCs w:val="22"/>
          <w:lang w:val="de-DE"/>
        </w:rPr>
        <w:t>HRZo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0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rzon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rfor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opl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tark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atu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you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ee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kn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a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mo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</w:hyperlink>
      <w:r w:rsidRPr="00E0521B">
        <w:rPr>
          <w:rFonts w:ascii="Spectral" w:hAnsi="Spectral"/>
          <w:sz w:val="22"/>
          <w:szCs w:val="22"/>
          <w:lang w:val="de-DE"/>
        </w:rPr>
        <w:t xml:space="preserve"> </w:t>
      </w:r>
    </w:p>
    <w:p w14:paraId="21602AB9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7F975B56" w14:textId="50532931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5, April). Why we give good advice to others but can’t take it ourselves. </w:t>
      </w:r>
      <w:r w:rsidRPr="003059C8">
        <w:rPr>
          <w:rFonts w:ascii="Spectral" w:hAnsi="Spectral"/>
          <w:i/>
          <w:sz w:val="22"/>
          <w:szCs w:val="22"/>
          <w:lang w:val="de-DE"/>
        </w:rPr>
        <w:t>Forbes Magazi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1" w:anchor="24b2dc617c8b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rb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it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atafreak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2015/04/07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y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i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re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dvic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ther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u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an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ak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urselv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#24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2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617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8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</w:hyperlink>
    </w:p>
    <w:p w14:paraId="192340AB" w14:textId="53F6217C" w:rsidR="00C352A4" w:rsidRPr="00E0521B" w:rsidRDefault="00C352A4">
      <w:pPr>
        <w:rPr>
          <w:rFonts w:ascii="NeueHaasGroteskDisp Pro Md" w:eastAsia="SimSun" w:hAnsi="NeueHaasGroteskDisp Pro Md"/>
          <w:bCs/>
          <w:color w:val="000000"/>
          <w:kern w:val="1"/>
          <w:sz w:val="22"/>
          <w:szCs w:val="22"/>
          <w:lang w:val="de-DE" w:eastAsia="ar-SA"/>
        </w:rPr>
      </w:pPr>
      <w:bookmarkStart w:id="30" w:name="_Hlk46853166"/>
    </w:p>
    <w:p w14:paraId="5F7655A1" w14:textId="555354C3" w:rsidR="00114A13" w:rsidRPr="00A20790" w:rsidRDefault="00C352A4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A20790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Invited talks and </w:t>
      </w:r>
      <w:r w:rsidR="00C72644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colloquia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C1334" w:rsidRPr="001A4386" w14:paraId="56AF4DC5" w14:textId="77777777" w:rsidTr="006B6BC9">
        <w:tc>
          <w:tcPr>
            <w:tcW w:w="1818" w:type="dxa"/>
          </w:tcPr>
          <w:p w14:paraId="64F94B09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</w:p>
        </w:tc>
        <w:tc>
          <w:tcPr>
            <w:tcW w:w="8203" w:type="dxa"/>
          </w:tcPr>
          <w:p w14:paraId="4AC084B1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</w:tr>
      <w:tr w:rsidR="00E3041C" w:rsidRPr="001A4386" w14:paraId="169EB99B" w14:textId="77777777" w:rsidTr="006B6BC9">
        <w:tc>
          <w:tcPr>
            <w:tcW w:w="1818" w:type="dxa"/>
          </w:tcPr>
          <w:p w14:paraId="34D8F22E" w14:textId="42A1BDE2" w:rsidR="00E3041C" w:rsidRDefault="00E3041C" w:rsidP="00E3041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01CFA94E" w14:textId="38CE3D47" w:rsidR="00E3041C" w:rsidRDefault="00E3041C" w:rsidP="00E3041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Doctoral Colloquium, University Institute of Lisbon (ISCTE), Portugal</w:t>
            </w:r>
          </w:p>
        </w:tc>
      </w:tr>
      <w:tr w:rsidR="00673393" w:rsidRPr="001A4386" w14:paraId="17988DEC" w14:textId="77777777" w:rsidTr="006B6BC9">
        <w:tc>
          <w:tcPr>
            <w:tcW w:w="1818" w:type="dxa"/>
          </w:tcPr>
          <w:p w14:paraId="3F70F791" w14:textId="5497F069" w:rsidR="00673393" w:rsidRDefault="00673393" w:rsidP="00673393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4/2022</w:t>
            </w:r>
          </w:p>
        </w:tc>
        <w:tc>
          <w:tcPr>
            <w:tcW w:w="8203" w:type="dxa"/>
          </w:tcPr>
          <w:p w14:paraId="6BD64EC3" w14:textId="54D98EBE" w:rsidR="00673393" w:rsidRPr="007571BB" w:rsidRDefault="00673393" w:rsidP="0067339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Lisbon, Portugal</w:t>
            </w:r>
          </w:p>
        </w:tc>
      </w:tr>
      <w:tr w:rsidR="007571BB" w:rsidRPr="001A4386" w14:paraId="634735B3" w14:textId="77777777" w:rsidTr="006B6BC9">
        <w:tc>
          <w:tcPr>
            <w:tcW w:w="1818" w:type="dxa"/>
          </w:tcPr>
          <w:p w14:paraId="669198E3" w14:textId="0F6A9AEC" w:rsidR="007571BB" w:rsidRDefault="007571BB" w:rsidP="007571BB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7AA33C24" w14:textId="0CD7F123" w:rsidR="007571BB" w:rsidRDefault="007571BB" w:rsidP="007571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>William James Center for Resear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>ISPA – Instituto Universitári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Portugal</w:t>
            </w:r>
          </w:p>
        </w:tc>
      </w:tr>
      <w:tr w:rsidR="006B48F4" w:rsidRPr="001A4386" w14:paraId="570B5251" w14:textId="77777777" w:rsidTr="006B6BC9">
        <w:tc>
          <w:tcPr>
            <w:tcW w:w="1818" w:type="dxa"/>
          </w:tcPr>
          <w:p w14:paraId="0551DDE0" w14:textId="7EB338CB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30B97D5E" w14:textId="3C96B257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stitute of Psychology, University of Klagenfurt, Austria</w:t>
            </w:r>
          </w:p>
        </w:tc>
      </w:tr>
      <w:tr w:rsidR="006B48F4" w:rsidRPr="001A4386" w14:paraId="0E53A8F5" w14:textId="77777777" w:rsidTr="006B6BC9">
        <w:tc>
          <w:tcPr>
            <w:tcW w:w="1818" w:type="dxa"/>
          </w:tcPr>
          <w:p w14:paraId="4F372D09" w14:textId="7C449156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12C79960" w14:textId="6D88995C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stitute of Work, Economic, and Social Psychology, University of Vienna, Austria</w:t>
            </w:r>
          </w:p>
        </w:tc>
      </w:tr>
      <w:tr w:rsidR="0036439C" w:rsidRPr="001A4386" w14:paraId="251BE1E9" w14:textId="77777777" w:rsidTr="006B6BC9">
        <w:tc>
          <w:tcPr>
            <w:tcW w:w="1818" w:type="dxa"/>
          </w:tcPr>
          <w:p w14:paraId="67A28657" w14:textId="0C2F86D6" w:rsidR="0036439C" w:rsidRDefault="0036439C" w:rsidP="0036439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2</w:t>
            </w:r>
          </w:p>
        </w:tc>
        <w:tc>
          <w:tcPr>
            <w:tcW w:w="8203" w:type="dxa"/>
          </w:tcPr>
          <w:p w14:paraId="6108AE84" w14:textId="7081517B" w:rsidR="0036439C" w:rsidRDefault="0036439C" w:rsidP="0036439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Granada, Spain, “</w:t>
            </w:r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Perspectivas del Máster en Neurociencia Cognitiv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” Seminar</w:t>
            </w:r>
          </w:p>
        </w:tc>
      </w:tr>
      <w:tr w:rsidR="00F82A2C" w:rsidRPr="001A4386" w14:paraId="1AAD86B0" w14:textId="77777777" w:rsidTr="006B6BC9">
        <w:tc>
          <w:tcPr>
            <w:tcW w:w="1818" w:type="dxa"/>
          </w:tcPr>
          <w:p w14:paraId="557A5555" w14:textId="4A25A853" w:rsidR="00F82A2C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2</w:t>
            </w:r>
          </w:p>
        </w:tc>
        <w:tc>
          <w:tcPr>
            <w:tcW w:w="8203" w:type="dxa"/>
          </w:tcPr>
          <w:p w14:paraId="5128861A" w14:textId="2178928D" w:rsidR="00F82A2C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Oxford, St. Antony College, “</w:t>
            </w:r>
            <w:r w:rsidRPr="00F82A2C">
              <w:rPr>
                <w:rFonts w:ascii="Spectral" w:hAnsi="Spectral"/>
                <w:sz w:val="22"/>
                <w:szCs w:val="22"/>
                <w:lang w:val="en-US"/>
              </w:rPr>
              <w:t>Education, Purpose and Human Flourishing in Uncertain Tim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” Seminar</w:t>
            </w:r>
          </w:p>
        </w:tc>
      </w:tr>
      <w:tr w:rsidR="007E75D9" w:rsidRPr="001A4386" w14:paraId="524A5501" w14:textId="77777777" w:rsidTr="006B6BC9">
        <w:tc>
          <w:tcPr>
            <w:tcW w:w="1818" w:type="dxa"/>
          </w:tcPr>
          <w:p w14:paraId="203C9D66" w14:textId="75739999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2</w:t>
            </w:r>
          </w:p>
        </w:tc>
        <w:tc>
          <w:tcPr>
            <w:tcW w:w="8203" w:type="dxa"/>
          </w:tcPr>
          <w:p w14:paraId="506F20CE" w14:textId="7CF1079E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York University, Social Psychology Colloquium</w:t>
            </w:r>
          </w:p>
        </w:tc>
      </w:tr>
      <w:tr w:rsidR="007E75D9" w:rsidRPr="001A4386" w14:paraId="6732A3BB" w14:textId="77777777" w:rsidTr="006B6BC9">
        <w:tc>
          <w:tcPr>
            <w:tcW w:w="1818" w:type="dxa"/>
          </w:tcPr>
          <w:p w14:paraId="6DE374EC" w14:textId="16712B17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4A0970A1" w14:textId="6E784161" w:rsidR="007E75D9" w:rsidRDefault="007E75D9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>Culture, Mind and Brain program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 xml:space="preserve"> Division of Social and Transcultural Psychiatry</w:t>
            </w:r>
          </w:p>
        </w:tc>
      </w:tr>
      <w:tr w:rsidR="00251B6E" w:rsidRPr="001A4386" w14:paraId="6CB2499C" w14:textId="77777777" w:rsidTr="006B6BC9">
        <w:tc>
          <w:tcPr>
            <w:tcW w:w="1818" w:type="dxa"/>
          </w:tcPr>
          <w:p w14:paraId="5FD451CF" w14:textId="068506EA" w:rsidR="00251B6E" w:rsidRDefault="00251B6E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0/2021</w:t>
            </w:r>
          </w:p>
        </w:tc>
        <w:tc>
          <w:tcPr>
            <w:tcW w:w="8203" w:type="dxa"/>
          </w:tcPr>
          <w:p w14:paraId="6F5360B7" w14:textId="1B076E30" w:rsidR="00251B6E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Stanford University, </w:t>
            </w:r>
            <w:r w:rsidR="00251B6E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D32D0A" w:rsidRPr="001A4386" w14:paraId="7A1634C5" w14:textId="77777777" w:rsidTr="00DD7D1B">
        <w:trPr>
          <w:trHeight w:val="342"/>
        </w:trPr>
        <w:tc>
          <w:tcPr>
            <w:tcW w:w="1818" w:type="dxa"/>
          </w:tcPr>
          <w:p w14:paraId="5E5667DB" w14:textId="4677B947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33DB2B3B" w14:textId="485D218E" w:rsidR="00D32D0A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Bielefeld, Germany, </w:t>
            </w:r>
            <w:r w:rsidR="00D32D0A">
              <w:rPr>
                <w:rFonts w:ascii="Spectral" w:hAnsi="Spectral"/>
                <w:sz w:val="22"/>
                <w:szCs w:val="22"/>
                <w:lang w:val="en-US"/>
              </w:rPr>
              <w:t>“Religious Change” Workshop of the Bielefeld – Chattanooga Research group</w:t>
            </w:r>
          </w:p>
        </w:tc>
      </w:tr>
      <w:tr w:rsidR="00DE1C52" w:rsidRPr="001A4386" w14:paraId="20029A81" w14:textId="77777777" w:rsidTr="006B6BC9">
        <w:tc>
          <w:tcPr>
            <w:tcW w:w="1818" w:type="dxa"/>
          </w:tcPr>
          <w:p w14:paraId="6E694DC3" w14:textId="6B1176F1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8D9363D" w14:textId="06FC9091" w:rsidR="00DE1C52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Chicago, Booth School of Business </w:t>
            </w:r>
          </w:p>
        </w:tc>
      </w:tr>
      <w:tr w:rsidR="00AA7304" w:rsidRPr="001A4386" w14:paraId="4CC26B54" w14:textId="77777777" w:rsidTr="006B6BC9">
        <w:tc>
          <w:tcPr>
            <w:tcW w:w="1818" w:type="dxa"/>
          </w:tcPr>
          <w:p w14:paraId="6BC8DCC3" w14:textId="0913D10E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13CA238C" w14:textId="0DBDD5EF" w:rsidR="00AA7304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Waterloo,</w:t>
            </w:r>
            <w:r w:rsidR="00AA7304">
              <w:rPr>
                <w:rFonts w:ascii="Spectral" w:hAnsi="Spectral"/>
                <w:sz w:val="22"/>
                <w:szCs w:val="22"/>
                <w:lang w:val="en-US"/>
              </w:rPr>
              <w:t xml:space="preserve"> Institute of Complexity &amp; Innovation</w:t>
            </w:r>
          </w:p>
        </w:tc>
      </w:tr>
      <w:tr w:rsidR="00591CC5" w:rsidRPr="001A4386" w14:paraId="122EFE99" w14:textId="77777777" w:rsidTr="006B6BC9">
        <w:tc>
          <w:tcPr>
            <w:tcW w:w="1818" w:type="dxa"/>
          </w:tcPr>
          <w:p w14:paraId="61D21697" w14:textId="28699B7E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3B998FD" w14:textId="7C5E6155" w:rsidR="00591CC5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Harvard University, </w:t>
            </w:r>
            <w:r w:rsidR="00591CC5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7A6AF769" w14:textId="77777777" w:rsidTr="006B6BC9">
        <w:tc>
          <w:tcPr>
            <w:tcW w:w="1818" w:type="dxa"/>
          </w:tcPr>
          <w:p w14:paraId="58D2B166" w14:textId="126FB02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1" w:name="_Hlk61029924"/>
            <w:bookmarkEnd w:id="30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25EC6EFF" w14:textId="061E67FF" w:rsidR="00A92D5D" w:rsidRPr="003059C8" w:rsidRDefault="00FF27B7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hyperlink r:id="rId32" w:history="1">
              <w:r w:rsidR="00EF54DC" w:rsidRPr="00EF54DC">
                <w:rPr>
                  <w:rStyle w:val="Hyperlink"/>
                  <w:rFonts w:ascii="Spectral" w:hAnsi="Spectral"/>
                  <w:sz w:val="22"/>
                  <w:szCs w:val="22"/>
                  <w:lang w:val="en-US"/>
                </w:rPr>
                <w:t>CanCOVID</w:t>
              </w:r>
            </w:hyperlink>
          </w:p>
        </w:tc>
      </w:tr>
      <w:tr w:rsidR="00A92D5D" w:rsidRPr="001A4386" w14:paraId="0F573EA4" w14:textId="77777777" w:rsidTr="006B6BC9">
        <w:tc>
          <w:tcPr>
            <w:tcW w:w="1818" w:type="dxa"/>
          </w:tcPr>
          <w:p w14:paraId="130F455A" w14:textId="2260889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20</w:t>
            </w:r>
          </w:p>
        </w:tc>
        <w:tc>
          <w:tcPr>
            <w:tcW w:w="8203" w:type="dxa"/>
          </w:tcPr>
          <w:p w14:paraId="4BE445D1" w14:textId="29527837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EF54DC">
              <w:rPr>
                <w:rFonts w:ascii="Spectral" w:hAnsi="Spectral"/>
                <w:sz w:val="22"/>
                <w:szCs w:val="22"/>
                <w:lang w:val="en-US"/>
              </w:rPr>
              <w:t>COVID-19 Survey Research Working Group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A92D5D" w:rsidRPr="001A4386" w14:paraId="134665D9" w14:textId="77777777" w:rsidTr="006B6BC9">
        <w:tc>
          <w:tcPr>
            <w:tcW w:w="1818" w:type="dxa"/>
          </w:tcPr>
          <w:p w14:paraId="405887A2" w14:textId="454D3DB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9/2020</w:t>
            </w:r>
          </w:p>
        </w:tc>
        <w:tc>
          <w:tcPr>
            <w:tcW w:w="8203" w:type="dxa"/>
          </w:tcPr>
          <w:p w14:paraId="1F582313" w14:textId="7B336D2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Oxfor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Oxford Character Project</w:t>
            </w:r>
          </w:p>
        </w:tc>
      </w:tr>
      <w:tr w:rsidR="00A92D5D" w:rsidRPr="001A4386" w14:paraId="610F8D6C" w14:textId="77777777" w:rsidTr="006B6BC9">
        <w:tc>
          <w:tcPr>
            <w:tcW w:w="1818" w:type="dxa"/>
          </w:tcPr>
          <w:p w14:paraId="54548C2A" w14:textId="5AD9B4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A9213D4" w14:textId="5F48F6A5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North Carolina, Greensbor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Hard Data Café (psychology department colloquium)</w:t>
            </w:r>
          </w:p>
        </w:tc>
      </w:tr>
      <w:bookmarkEnd w:id="31"/>
      <w:tr w:rsidR="00A92D5D" w:rsidRPr="001A4386" w14:paraId="78639131" w14:textId="77777777" w:rsidTr="006B6BC9">
        <w:tc>
          <w:tcPr>
            <w:tcW w:w="1818" w:type="dxa"/>
          </w:tcPr>
          <w:p w14:paraId="08CB5C15" w14:textId="3C8758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9</w:t>
            </w:r>
          </w:p>
        </w:tc>
        <w:tc>
          <w:tcPr>
            <w:tcW w:w="8203" w:type="dxa"/>
          </w:tcPr>
          <w:p w14:paraId="7C984387" w14:textId="64D58D7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ebinar for the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  <w:t>European Society for Research in Adult Development</w:t>
            </w:r>
          </w:p>
        </w:tc>
      </w:tr>
      <w:tr w:rsidR="00A92D5D" w:rsidRPr="001A4386" w14:paraId="5470E39F" w14:textId="77777777" w:rsidTr="006B6BC9">
        <w:tc>
          <w:tcPr>
            <w:tcW w:w="1818" w:type="dxa"/>
          </w:tcPr>
          <w:p w14:paraId="5C4FED1E" w14:textId="7E70A9E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014879AF" w14:textId="746F4A14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igher School of Economics, Moscow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hool of Psycholog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102340F9" w14:textId="77777777" w:rsidTr="006B6BC9">
        <w:tc>
          <w:tcPr>
            <w:tcW w:w="1818" w:type="dxa"/>
          </w:tcPr>
          <w:p w14:paraId="62B60A7F" w14:textId="507B2EBE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7CBD95A8" w14:textId="49DD2966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Moscow Psychological Pedagogica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-wide lecture</w:t>
            </w:r>
          </w:p>
        </w:tc>
      </w:tr>
      <w:tr w:rsidR="00A92D5D" w:rsidRPr="001A4386" w14:paraId="36DD035A" w14:textId="77777777" w:rsidTr="006B6BC9">
        <w:tc>
          <w:tcPr>
            <w:tcW w:w="1818" w:type="dxa"/>
          </w:tcPr>
          <w:p w14:paraId="79F3BC0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9</w:t>
            </w:r>
          </w:p>
        </w:tc>
        <w:tc>
          <w:tcPr>
            <w:tcW w:w="8203" w:type="dxa"/>
          </w:tcPr>
          <w:p w14:paraId="100C8361" w14:textId="10D22292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Birmingham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The Jubilee Centre for Character and Virtues</w:t>
            </w:r>
          </w:p>
        </w:tc>
      </w:tr>
      <w:tr w:rsidR="00A92D5D" w:rsidRPr="001A4386" w14:paraId="2F74616D" w14:textId="77777777" w:rsidTr="006B6BC9">
        <w:tc>
          <w:tcPr>
            <w:tcW w:w="1818" w:type="dxa"/>
          </w:tcPr>
          <w:p w14:paraId="61322C7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7ABD7C7F" w14:textId="3DD7A8A8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iversity of Waterloo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Institute for Complexity and Innovation</w:t>
            </w:r>
          </w:p>
        </w:tc>
      </w:tr>
      <w:tr w:rsidR="00A92D5D" w:rsidRPr="001A4386" w14:paraId="69D2A114" w14:textId="77777777" w:rsidTr="006B6BC9">
        <w:tc>
          <w:tcPr>
            <w:tcW w:w="1818" w:type="dxa"/>
          </w:tcPr>
          <w:p w14:paraId="767257B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76365FAA" w14:textId="4E627999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hanghai International Studies University</w:t>
            </w:r>
          </w:p>
        </w:tc>
      </w:tr>
      <w:tr w:rsidR="00A92D5D" w:rsidRPr="001A4386" w14:paraId="0AD3C159" w14:textId="77777777" w:rsidTr="006B6BC9">
        <w:tc>
          <w:tcPr>
            <w:tcW w:w="1818" w:type="dxa"/>
          </w:tcPr>
          <w:p w14:paraId="7DF7FF2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0024D371" w14:textId="770FD90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4F2E9829" w14:textId="77777777" w:rsidTr="006B6BC9">
        <w:tc>
          <w:tcPr>
            <w:tcW w:w="1818" w:type="dxa"/>
          </w:tcPr>
          <w:p w14:paraId="50D2470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8</w:t>
            </w:r>
          </w:p>
        </w:tc>
        <w:tc>
          <w:tcPr>
            <w:tcW w:w="8203" w:type="dxa"/>
          </w:tcPr>
          <w:p w14:paraId="0C841860" w14:textId="4D3EFDAE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ax Plank Institute for Human Development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, </w:t>
            </w:r>
            <w:r w:rsidR="00381C1D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Germany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IFE Program </w:t>
            </w:r>
            <w:r w:rsidR="00A92D5D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Alumni Award Lecture </w:t>
            </w:r>
          </w:p>
        </w:tc>
      </w:tr>
      <w:tr w:rsidR="00A92D5D" w:rsidRPr="001A4386" w14:paraId="6FECB531" w14:textId="77777777" w:rsidTr="006B6BC9">
        <w:tc>
          <w:tcPr>
            <w:tcW w:w="1818" w:type="dxa"/>
          </w:tcPr>
          <w:p w14:paraId="10494CC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8</w:t>
            </w:r>
          </w:p>
        </w:tc>
        <w:tc>
          <w:tcPr>
            <w:tcW w:w="8203" w:type="dxa"/>
          </w:tcPr>
          <w:p w14:paraId="4507B51C" w14:textId="3A6F213C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Jamia Millia Islamia University, New Delhi, India</w:t>
            </w:r>
            <w:r w:rsidR="00CD3ABA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, Departmental Colloquium</w:t>
            </w:r>
          </w:p>
        </w:tc>
      </w:tr>
      <w:tr w:rsidR="00A92D5D" w:rsidRPr="001A4386" w14:paraId="7FF4C9D5" w14:textId="77777777" w:rsidTr="006B6BC9">
        <w:tc>
          <w:tcPr>
            <w:tcW w:w="1818" w:type="dxa"/>
          </w:tcPr>
          <w:p w14:paraId="308C43B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545BFD17" w14:textId="7B969D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rizona State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al Colloquium</w:t>
            </w:r>
          </w:p>
        </w:tc>
      </w:tr>
      <w:tr w:rsidR="00A92D5D" w:rsidRPr="001A4386" w14:paraId="5AAF44B1" w14:textId="77777777" w:rsidTr="006B6BC9">
        <w:tc>
          <w:tcPr>
            <w:tcW w:w="1818" w:type="dxa"/>
          </w:tcPr>
          <w:p w14:paraId="7AFDA41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2/2018</w:t>
            </w:r>
          </w:p>
        </w:tc>
        <w:tc>
          <w:tcPr>
            <w:tcW w:w="8203" w:type="dxa"/>
          </w:tcPr>
          <w:p w14:paraId="34C8FB7C" w14:textId="1DDA47F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Ryers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Departmental Colloquium</w:t>
            </w:r>
          </w:p>
        </w:tc>
      </w:tr>
      <w:tr w:rsidR="00A92D5D" w:rsidRPr="001A4386" w14:paraId="30A00AD2" w14:textId="77777777" w:rsidTr="006B6BC9">
        <w:tc>
          <w:tcPr>
            <w:tcW w:w="1818" w:type="dxa"/>
          </w:tcPr>
          <w:p w14:paraId="19AD2F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9A5479E" w14:textId="2BA7CAAC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McGill University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-Personality Psychology Colloquium </w:t>
            </w:r>
          </w:p>
        </w:tc>
      </w:tr>
      <w:tr w:rsidR="00A92D5D" w:rsidRPr="001A4386" w14:paraId="6CF25B58" w14:textId="77777777" w:rsidTr="006B6BC9">
        <w:tc>
          <w:tcPr>
            <w:tcW w:w="1818" w:type="dxa"/>
          </w:tcPr>
          <w:p w14:paraId="37DDFC6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7</w:t>
            </w:r>
          </w:p>
        </w:tc>
        <w:tc>
          <w:tcPr>
            <w:tcW w:w="8203" w:type="dxa"/>
          </w:tcPr>
          <w:p w14:paraId="6940703E" w14:textId="2497A1F8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rlet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ocial-Personality Psychology Colloquium</w:t>
            </w:r>
          </w:p>
        </w:tc>
      </w:tr>
      <w:tr w:rsidR="00A92D5D" w:rsidRPr="001A4386" w14:paraId="17435A4F" w14:textId="77777777" w:rsidTr="006B6BC9">
        <w:tc>
          <w:tcPr>
            <w:tcW w:w="1818" w:type="dxa"/>
          </w:tcPr>
          <w:p w14:paraId="5FBD06E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7</w:t>
            </w:r>
          </w:p>
        </w:tc>
        <w:tc>
          <w:tcPr>
            <w:tcW w:w="8203" w:type="dxa"/>
          </w:tcPr>
          <w:p w14:paraId="4756025D" w14:textId="615F611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Scarborough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ARBLAB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workshop</w:t>
            </w:r>
          </w:p>
        </w:tc>
      </w:tr>
      <w:tr w:rsidR="00A92D5D" w:rsidRPr="001A4386" w14:paraId="075AEA2E" w14:textId="77777777" w:rsidTr="006B6BC9">
        <w:tc>
          <w:tcPr>
            <w:tcW w:w="1818" w:type="dxa"/>
          </w:tcPr>
          <w:p w14:paraId="355883A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8/2017</w:t>
            </w:r>
          </w:p>
        </w:tc>
        <w:tc>
          <w:tcPr>
            <w:tcW w:w="8203" w:type="dxa"/>
          </w:tcPr>
          <w:p w14:paraId="6DFDEE39" w14:textId="2A93674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5D5FAB4" w14:textId="77777777" w:rsidTr="006B6BC9">
        <w:tc>
          <w:tcPr>
            <w:tcW w:w="1818" w:type="dxa"/>
          </w:tcPr>
          <w:p w14:paraId="66D4CE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7</w:t>
            </w:r>
          </w:p>
        </w:tc>
        <w:tc>
          <w:tcPr>
            <w:tcW w:w="8203" w:type="dxa"/>
          </w:tcPr>
          <w:p w14:paraId="04BE7AE8" w14:textId="5A314C2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rnel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ehavioral Economics &amp; Decision Research (BEDR) Workshop</w:t>
            </w:r>
          </w:p>
        </w:tc>
      </w:tr>
      <w:tr w:rsidR="00A92D5D" w:rsidRPr="001A4386" w14:paraId="2724CBFA" w14:textId="77777777" w:rsidTr="006B6BC9">
        <w:tc>
          <w:tcPr>
            <w:tcW w:w="1818" w:type="dxa"/>
          </w:tcPr>
          <w:p w14:paraId="3C42214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7</w:t>
            </w:r>
          </w:p>
        </w:tc>
        <w:tc>
          <w:tcPr>
            <w:tcW w:w="8203" w:type="dxa"/>
          </w:tcPr>
          <w:p w14:paraId="3E839EA1" w14:textId="462A929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 (SPRIG)</w:t>
            </w:r>
          </w:p>
        </w:tc>
      </w:tr>
      <w:tr w:rsidR="00A92D5D" w:rsidRPr="001A4386" w14:paraId="58D2EB20" w14:textId="77777777" w:rsidTr="006B6BC9">
        <w:tc>
          <w:tcPr>
            <w:tcW w:w="1818" w:type="dxa"/>
          </w:tcPr>
          <w:p w14:paraId="054B84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6</w:t>
            </w:r>
          </w:p>
        </w:tc>
        <w:tc>
          <w:tcPr>
            <w:tcW w:w="8203" w:type="dxa"/>
          </w:tcPr>
          <w:p w14:paraId="66E186D4" w14:textId="6D7DB46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Heidelber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Germany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60CE57FC" w14:textId="77777777" w:rsidTr="006B6BC9">
        <w:tc>
          <w:tcPr>
            <w:tcW w:w="1818" w:type="dxa"/>
          </w:tcPr>
          <w:p w14:paraId="44BFCE4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6</w:t>
            </w:r>
          </w:p>
        </w:tc>
        <w:tc>
          <w:tcPr>
            <w:tcW w:w="8203" w:type="dxa"/>
          </w:tcPr>
          <w:p w14:paraId="754CB14B" w14:textId="187797E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alifornia, San Die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ein Institute for Research on Aging</w:t>
            </w:r>
          </w:p>
        </w:tc>
      </w:tr>
      <w:tr w:rsidR="00A92D5D" w:rsidRPr="001A4386" w14:paraId="78B73C18" w14:textId="77777777" w:rsidTr="006B6BC9">
        <w:tc>
          <w:tcPr>
            <w:tcW w:w="1818" w:type="dxa"/>
          </w:tcPr>
          <w:p w14:paraId="509395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6</w:t>
            </w:r>
          </w:p>
        </w:tc>
        <w:tc>
          <w:tcPr>
            <w:tcW w:w="8203" w:type="dxa"/>
          </w:tcPr>
          <w:p w14:paraId="3C42C02D" w14:textId="6FC5B0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7AF402C" w14:textId="77777777" w:rsidTr="006B6BC9">
        <w:tc>
          <w:tcPr>
            <w:tcW w:w="1818" w:type="dxa"/>
          </w:tcPr>
          <w:p w14:paraId="5444E48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6</w:t>
            </w:r>
          </w:p>
        </w:tc>
        <w:tc>
          <w:tcPr>
            <w:tcW w:w="8203" w:type="dxa"/>
          </w:tcPr>
          <w:p w14:paraId="29B316ED" w14:textId="062D3A26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Queen’s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18E60C3C" w14:textId="77777777" w:rsidTr="006B6BC9">
        <w:tc>
          <w:tcPr>
            <w:tcW w:w="1818" w:type="dxa"/>
          </w:tcPr>
          <w:p w14:paraId="77FF98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5</w:t>
            </w:r>
          </w:p>
        </w:tc>
        <w:tc>
          <w:tcPr>
            <w:tcW w:w="8203" w:type="dxa"/>
          </w:tcPr>
          <w:p w14:paraId="6D26061C" w14:textId="5F0D310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rock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1209A8BD" w14:textId="77777777" w:rsidTr="006B6BC9">
        <w:tc>
          <w:tcPr>
            <w:tcW w:w="1818" w:type="dxa"/>
          </w:tcPr>
          <w:p w14:paraId="69B9A0B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5</w:t>
            </w:r>
          </w:p>
        </w:tc>
        <w:tc>
          <w:tcPr>
            <w:tcW w:w="8203" w:type="dxa"/>
          </w:tcPr>
          <w:p w14:paraId="573B5DE5" w14:textId="05C00252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Zurich, Switzerland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064EA510" w14:textId="77777777" w:rsidTr="006B6BC9">
        <w:tc>
          <w:tcPr>
            <w:tcW w:w="1818" w:type="dxa"/>
          </w:tcPr>
          <w:p w14:paraId="5E60A90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A61416E" w14:textId="101C7D0E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Salzburg, Austria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2DA6125E" w14:textId="77777777" w:rsidTr="006B6BC9">
        <w:tc>
          <w:tcPr>
            <w:tcW w:w="1818" w:type="dxa"/>
          </w:tcPr>
          <w:p w14:paraId="793AE86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BE84428" w14:textId="7A82AD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Aarhus University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Autobiographic Memory Research (CON AMORE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)</w:t>
            </w:r>
          </w:p>
        </w:tc>
      </w:tr>
      <w:tr w:rsidR="00A92D5D" w:rsidRPr="001A4386" w14:paraId="77FEF182" w14:textId="77777777" w:rsidTr="006B6BC9">
        <w:tc>
          <w:tcPr>
            <w:tcW w:w="1818" w:type="dxa"/>
          </w:tcPr>
          <w:p w14:paraId="149BB39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23AD82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 Psychology Pre-conference, CPA annual convention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Ottawa, ON</w:t>
            </w:r>
          </w:p>
        </w:tc>
      </w:tr>
      <w:tr w:rsidR="00A92D5D" w:rsidRPr="001A4386" w14:paraId="619B9600" w14:textId="77777777" w:rsidTr="006B6BC9">
        <w:tc>
          <w:tcPr>
            <w:tcW w:w="1818" w:type="dxa"/>
          </w:tcPr>
          <w:p w14:paraId="4F5512C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103655E1" w14:textId="56F3B2E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pen-Adria-University Klagenfurt, Austr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42EAF6CD" w14:textId="77777777" w:rsidTr="006B6BC9">
        <w:tc>
          <w:tcPr>
            <w:tcW w:w="1818" w:type="dxa"/>
          </w:tcPr>
          <w:p w14:paraId="3ECED38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2F92E2C6" w14:textId="541717F7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ötvös Loránd University, Hungar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D39F5BD" w14:textId="77777777" w:rsidTr="006B6BC9">
        <w:tc>
          <w:tcPr>
            <w:tcW w:w="1818" w:type="dxa"/>
          </w:tcPr>
          <w:p w14:paraId="07CE3B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4BD8B66B" w14:textId="3F824BA5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stitute of Psychology and Neuroscience, Hungarian Academy of Sciences</w:t>
            </w:r>
          </w:p>
        </w:tc>
      </w:tr>
      <w:tr w:rsidR="00A92D5D" w:rsidRPr="001A4386" w14:paraId="6252FEF2" w14:textId="77777777" w:rsidTr="006B6BC9">
        <w:tc>
          <w:tcPr>
            <w:tcW w:w="1818" w:type="dxa"/>
          </w:tcPr>
          <w:p w14:paraId="66F6BA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533E9A11" w14:textId="6272354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Wisdom Research Forum</w:t>
            </w:r>
          </w:p>
        </w:tc>
      </w:tr>
      <w:tr w:rsidR="00A92D5D" w:rsidRPr="001A4386" w14:paraId="52C89147" w14:textId="77777777" w:rsidTr="006B6BC9">
        <w:tc>
          <w:tcPr>
            <w:tcW w:w="1818" w:type="dxa"/>
          </w:tcPr>
          <w:p w14:paraId="1D4867B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2BF17C5C" w14:textId="6BEF8EB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onrad Lorenz Institute for Advanced Studies in Theoretical Biology, Austria</w:t>
            </w:r>
          </w:p>
        </w:tc>
      </w:tr>
      <w:tr w:rsidR="00A92D5D" w:rsidRPr="001A4386" w14:paraId="264150AB" w14:textId="77777777" w:rsidTr="006B6BC9">
        <w:tc>
          <w:tcPr>
            <w:tcW w:w="1818" w:type="dxa"/>
          </w:tcPr>
          <w:p w14:paraId="10090F9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3DF3DCF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conference “Philosophy Meets Cultural Diversity”, University of Pittsburgh</w:t>
            </w:r>
          </w:p>
        </w:tc>
      </w:tr>
      <w:tr w:rsidR="00A92D5D" w:rsidRPr="001A4386" w14:paraId="1F48E034" w14:textId="77777777" w:rsidTr="006B6BC9">
        <w:tc>
          <w:tcPr>
            <w:tcW w:w="1818" w:type="dxa"/>
          </w:tcPr>
          <w:p w14:paraId="63A6C2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009BDBA1" w14:textId="580B84D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ranad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CIMCYC (Centre for Mind, Brain, and Behavior)</w:t>
            </w:r>
          </w:p>
        </w:tc>
      </w:tr>
      <w:tr w:rsidR="00A92D5D" w:rsidRPr="001A4386" w14:paraId="28C2D4D2" w14:textId="77777777" w:rsidTr="006B6BC9">
        <w:tc>
          <w:tcPr>
            <w:tcW w:w="1818" w:type="dxa"/>
          </w:tcPr>
          <w:p w14:paraId="4F66922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5</w:t>
            </w:r>
          </w:p>
        </w:tc>
        <w:tc>
          <w:tcPr>
            <w:tcW w:w="8203" w:type="dxa"/>
          </w:tcPr>
          <w:p w14:paraId="651F0383" w14:textId="45D14F0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ompeu Fabra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Communication,</w:t>
            </w:r>
          </w:p>
        </w:tc>
      </w:tr>
      <w:tr w:rsidR="00A92D5D" w:rsidRPr="001A4386" w14:paraId="14588EB5" w14:textId="77777777" w:rsidTr="006B6BC9">
        <w:tc>
          <w:tcPr>
            <w:tcW w:w="1818" w:type="dxa"/>
          </w:tcPr>
          <w:p w14:paraId="3CCA9B3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4</w:t>
            </w:r>
          </w:p>
        </w:tc>
        <w:tc>
          <w:tcPr>
            <w:tcW w:w="8203" w:type="dxa"/>
          </w:tcPr>
          <w:p w14:paraId="7860A18E" w14:textId="67FF79D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nadian Positive Psychology Association</w:t>
            </w:r>
          </w:p>
        </w:tc>
      </w:tr>
      <w:tr w:rsidR="00A92D5D" w:rsidRPr="001A4386" w14:paraId="373ACB8B" w14:textId="77777777" w:rsidTr="006B6BC9">
        <w:tc>
          <w:tcPr>
            <w:tcW w:w="1818" w:type="dxa"/>
          </w:tcPr>
          <w:p w14:paraId="2B271C0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8EFF492" w14:textId="2942C29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Pennsylvan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262F54EF" w14:textId="77777777" w:rsidTr="006B6BC9">
        <w:tc>
          <w:tcPr>
            <w:tcW w:w="1818" w:type="dxa"/>
          </w:tcPr>
          <w:p w14:paraId="5E3070A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31049C8" w14:textId="3EF9CF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D80C955" w14:textId="77777777" w:rsidTr="006B6BC9">
        <w:tc>
          <w:tcPr>
            <w:tcW w:w="1818" w:type="dxa"/>
          </w:tcPr>
          <w:p w14:paraId="55E779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3</w:t>
            </w:r>
          </w:p>
        </w:tc>
        <w:tc>
          <w:tcPr>
            <w:tcW w:w="8203" w:type="dxa"/>
          </w:tcPr>
          <w:p w14:paraId="10B54EA3" w14:textId="08D6534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Leipzi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3059C8" w14:paraId="3C156759" w14:textId="77777777" w:rsidTr="006B6BC9">
        <w:tc>
          <w:tcPr>
            <w:tcW w:w="1818" w:type="dxa"/>
          </w:tcPr>
          <w:p w14:paraId="2733880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3</w:t>
            </w:r>
          </w:p>
        </w:tc>
        <w:tc>
          <w:tcPr>
            <w:tcW w:w="8203" w:type="dxa"/>
          </w:tcPr>
          <w:p w14:paraId="206FD2C5" w14:textId="4577CB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University of Lausanne, CH</w:t>
            </w:r>
            <w:r>
              <w:rPr>
                <w:rFonts w:ascii="Spectral" w:hAnsi="Spectral"/>
                <w:sz w:val="22"/>
                <w:szCs w:val="22"/>
                <w:lang w:val="de-DE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de-DE"/>
              </w:rPr>
              <w:t>Programme Doctoral Romande en Psychologie</w:t>
            </w:r>
          </w:p>
        </w:tc>
      </w:tr>
      <w:tr w:rsidR="00A92D5D" w:rsidRPr="001A4386" w14:paraId="37A6ACED" w14:textId="77777777" w:rsidTr="006B6BC9">
        <w:tc>
          <w:tcPr>
            <w:tcW w:w="1818" w:type="dxa"/>
          </w:tcPr>
          <w:p w14:paraId="3795BA6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3</w:t>
            </w:r>
          </w:p>
        </w:tc>
        <w:tc>
          <w:tcPr>
            <w:tcW w:w="8203" w:type="dxa"/>
          </w:tcPr>
          <w:p w14:paraId="7014C097" w14:textId="33047CD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Ebbinghaus Empire Series</w:t>
            </w:r>
          </w:p>
        </w:tc>
      </w:tr>
      <w:tr w:rsidR="00A92D5D" w:rsidRPr="001A4386" w14:paraId="355F371A" w14:textId="77777777" w:rsidTr="006B6BC9">
        <w:tc>
          <w:tcPr>
            <w:tcW w:w="1818" w:type="dxa"/>
          </w:tcPr>
          <w:p w14:paraId="2BC1449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528443BD" w14:textId="3775E4F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Heidelber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31715D7" w14:textId="77777777" w:rsidTr="006B6BC9">
        <w:tc>
          <w:tcPr>
            <w:tcW w:w="1818" w:type="dxa"/>
          </w:tcPr>
          <w:p w14:paraId="3C6AB45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03F874C7" w14:textId="7233312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lasgow, Scotlan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School of Psychology</w:t>
            </w:r>
          </w:p>
        </w:tc>
      </w:tr>
      <w:tr w:rsidR="00A92D5D" w:rsidRPr="001A4386" w14:paraId="3E0BC6E1" w14:textId="77777777" w:rsidTr="006B6BC9">
        <w:tc>
          <w:tcPr>
            <w:tcW w:w="1818" w:type="dxa"/>
          </w:tcPr>
          <w:p w14:paraId="5507EB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2</w:t>
            </w:r>
          </w:p>
        </w:tc>
        <w:tc>
          <w:tcPr>
            <w:tcW w:w="8203" w:type="dxa"/>
          </w:tcPr>
          <w:p w14:paraId="5E5DC852" w14:textId="10319D2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fred-Laurier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5261EE5F" w14:textId="77777777" w:rsidTr="006B6BC9">
        <w:tc>
          <w:tcPr>
            <w:tcW w:w="1818" w:type="dxa"/>
          </w:tcPr>
          <w:p w14:paraId="25767D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E065D9A" w14:textId="68FABCE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igan State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  <w:r w:rsidR="00A92D5D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</w:p>
        </w:tc>
      </w:tr>
      <w:tr w:rsidR="00A92D5D" w:rsidRPr="001A4386" w14:paraId="2386B887" w14:textId="77777777" w:rsidTr="006B6BC9">
        <w:tc>
          <w:tcPr>
            <w:tcW w:w="1818" w:type="dxa"/>
          </w:tcPr>
          <w:p w14:paraId="65E663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1</w:t>
            </w:r>
          </w:p>
        </w:tc>
        <w:tc>
          <w:tcPr>
            <w:tcW w:w="8203" w:type="dxa"/>
          </w:tcPr>
          <w:p w14:paraId="33A20109" w14:textId="6A47BA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Waterlo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3AE1EF14" w14:textId="77777777" w:rsidTr="006B6BC9">
        <w:tc>
          <w:tcPr>
            <w:tcW w:w="1818" w:type="dxa"/>
          </w:tcPr>
          <w:p w14:paraId="7B9D811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0</w:t>
            </w:r>
          </w:p>
        </w:tc>
        <w:tc>
          <w:tcPr>
            <w:tcW w:w="8203" w:type="dxa"/>
          </w:tcPr>
          <w:p w14:paraId="63207641" w14:textId="73642248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Illinois at Urbana-Champaig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65C0CF0" w14:textId="77777777" w:rsidTr="006B6BC9">
        <w:tc>
          <w:tcPr>
            <w:tcW w:w="1818" w:type="dxa"/>
          </w:tcPr>
          <w:p w14:paraId="0D68B07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0</w:t>
            </w:r>
          </w:p>
        </w:tc>
        <w:tc>
          <w:tcPr>
            <w:tcW w:w="8203" w:type="dxa"/>
          </w:tcPr>
          <w:p w14:paraId="4C523B63" w14:textId="7B9E5964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eneva, Geneva, 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The Swiss Center for Affective Sciences</w:t>
            </w:r>
          </w:p>
        </w:tc>
      </w:tr>
    </w:tbl>
    <w:p w14:paraId="633421FF" w14:textId="3D32A71E" w:rsidR="004A7F30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32" w:name="_Hlk46853198"/>
    </w:p>
    <w:p w14:paraId="295268CC" w14:textId="49F70263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Keynotes / invited conference presentations </w:t>
      </w:r>
    </w:p>
    <w:p w14:paraId="598B34C5" w14:textId="77777777" w:rsidR="004C42EF" w:rsidRDefault="004C42EF" w:rsidP="004C42EF">
      <w:pPr>
        <w:rPr>
          <w:rFonts w:ascii="NeueHaasGroteskDisp Pro Md" w:hAnsi="NeueHaasGroteskDisp Pro Md"/>
          <w:bCs/>
          <w:color w:val="000000"/>
          <w:lang w:val="en-GB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27021" w14:paraId="011A642B" w14:textId="77777777" w:rsidTr="008C3B05">
        <w:tc>
          <w:tcPr>
            <w:tcW w:w="1818" w:type="dxa"/>
          </w:tcPr>
          <w:p w14:paraId="6B472550" w14:textId="719728A3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Default="00B44047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Nanjing Univer</w:t>
            </w:r>
            <w:r w:rsidR="009A01E1">
              <w:rPr>
                <w:rFonts w:ascii="Spectral" w:hAnsi="Spectral"/>
                <w:sz w:val="22"/>
                <w:szCs w:val="22"/>
                <w:lang w:val="en-US"/>
              </w:rPr>
              <w:t xml:space="preserve">sity, </w:t>
            </w:r>
            <w:r w:rsidR="009A01E1" w:rsidRPr="009A01E1">
              <w:rPr>
                <w:rFonts w:ascii="Spectral" w:hAnsi="Spectral"/>
                <w:sz w:val="22"/>
                <w:szCs w:val="22"/>
                <w:lang w:val="en-US"/>
              </w:rPr>
              <w:t>10th anniversary of the School of Psychology</w:t>
            </w:r>
            <w:r w:rsidR="009A01E1">
              <w:rPr>
                <w:rFonts w:ascii="Spectral" w:hAnsi="Spectral"/>
                <w:sz w:val="22"/>
                <w:szCs w:val="22"/>
                <w:lang w:val="en-US"/>
              </w:rPr>
              <w:t xml:space="preserve"> conference</w:t>
            </w:r>
          </w:p>
        </w:tc>
      </w:tr>
      <w:tr w:rsidR="00227021" w14:paraId="528973BF" w14:textId="77777777" w:rsidTr="008C3B05">
        <w:tc>
          <w:tcPr>
            <w:tcW w:w="1818" w:type="dxa"/>
          </w:tcPr>
          <w:p w14:paraId="673434A0" w14:textId="751D952F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Pittsburgh, Machine Wisdom Workshop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2</w:t>
            </w:r>
          </w:p>
        </w:tc>
      </w:tr>
      <w:tr w:rsidR="006B48F4" w14:paraId="66707F6C" w14:textId="77777777" w:rsidTr="008C3B05">
        <w:tc>
          <w:tcPr>
            <w:tcW w:w="1818" w:type="dxa"/>
          </w:tcPr>
          <w:p w14:paraId="75B0199B" w14:textId="40DF7FCD" w:rsidR="006B48F4" w:rsidRDefault="006B48F4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4/2022</w:t>
            </w:r>
          </w:p>
        </w:tc>
        <w:tc>
          <w:tcPr>
            <w:tcW w:w="8203" w:type="dxa"/>
          </w:tcPr>
          <w:p w14:paraId="7FD340F9" w14:textId="21CCC74D" w:rsidR="006B48F4" w:rsidRDefault="00815D1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Keynote at the Brain, Behavior, &amp; Society Spring School, Unicorn, University of Graz, Austria </w:t>
            </w:r>
          </w:p>
        </w:tc>
      </w:tr>
      <w:tr w:rsidR="001D4726" w14:paraId="1AA0CBC5" w14:textId="77777777" w:rsidTr="008C3B05">
        <w:tc>
          <w:tcPr>
            <w:tcW w:w="1818" w:type="dxa"/>
          </w:tcPr>
          <w:p w14:paraId="435207A1" w14:textId="6E4F961B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</w:t>
            </w:r>
            <w:r w:rsidR="006B48F4">
              <w:rPr>
                <w:rFonts w:ascii="Spectral" w:hAnsi="Spectral"/>
                <w:bCs/>
                <w:sz w:val="22"/>
                <w:szCs w:val="22"/>
                <w:lang w:val="en-US"/>
              </w:rPr>
              <w:t>2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ixth International Congress of the </w:t>
            </w:r>
            <w:r w:rsidRPr="001D4726">
              <w:rPr>
                <w:rFonts w:ascii="Spectral" w:hAnsi="Spectral"/>
                <w:bCs/>
                <w:sz w:val="22"/>
                <w:szCs w:val="22"/>
                <w:lang w:val="en-US"/>
              </w:rPr>
              <w:t>Universal Scientific Education and Research Network (USERN)</w:t>
            </w:r>
          </w:p>
        </w:tc>
      </w:tr>
      <w:tr w:rsidR="00756A65" w14:paraId="59B69C34" w14:textId="77777777" w:rsidTr="008C3B05">
        <w:tc>
          <w:tcPr>
            <w:tcW w:w="1818" w:type="dxa"/>
          </w:tcPr>
          <w:p w14:paraId="48740485" w14:textId="03785996" w:rsidR="00756A65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D474D9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Oklahoma, </w:t>
            </w:r>
            <w:r w:rsidR="00FB667F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 w:rsidRP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>Institute for the Study of Human Flourishin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Practical Wisdom Conference</w:t>
            </w:r>
          </w:p>
        </w:tc>
      </w:tr>
      <w:tr w:rsidR="004C42EF" w14:paraId="300B8994" w14:textId="77777777" w:rsidTr="008C3B05">
        <w:tc>
          <w:tcPr>
            <w:tcW w:w="1818" w:type="dxa"/>
          </w:tcPr>
          <w:p w14:paraId="4C746187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D474D9">
              <w:rPr>
                <w:rFonts w:ascii="Spectral" w:hAnsi="Spectral"/>
                <w:bCs/>
                <w:sz w:val="22"/>
                <w:szCs w:val="22"/>
                <w:lang w:val="en-US"/>
              </w:rPr>
              <w:t>The Science of Wisdom in the Face of World's Social Challenges</w:t>
            </w:r>
            <w:r w:rsid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– invited symposium a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nnial conference of the Asian Association of Social Psychology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eoul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Korea</w:t>
            </w:r>
          </w:p>
        </w:tc>
      </w:tr>
      <w:tr w:rsidR="004C42EF" w14:paraId="6FC3CCAC" w14:textId="77777777" w:rsidTr="008C3B05">
        <w:tc>
          <w:tcPr>
            <w:tcW w:w="1818" w:type="dxa"/>
          </w:tcPr>
          <w:p w14:paraId="45A9BE25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1BF060F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McGill University, Centre for the Convergence of Health and Economics, Invited panelist at the session on “Neuroethics, free will, and the self” of the Brian-to-Society Decision and Behavior Seminar webinar series</w:t>
            </w:r>
          </w:p>
        </w:tc>
      </w:tr>
      <w:tr w:rsidR="004C42EF" w14:paraId="6514A36D" w14:textId="77777777" w:rsidTr="008C3B05">
        <w:tc>
          <w:tcPr>
            <w:tcW w:w="1818" w:type="dxa"/>
          </w:tcPr>
          <w:p w14:paraId="458FDB7E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, International Society for Justice Research Conference</w:t>
            </w:r>
          </w:p>
        </w:tc>
      </w:tr>
      <w:tr w:rsidR="004C42EF" w14:paraId="11F1D24C" w14:textId="77777777" w:rsidTr="008C3B05">
        <w:tc>
          <w:tcPr>
            <w:tcW w:w="1818" w:type="dxa"/>
          </w:tcPr>
          <w:p w14:paraId="63CE7F7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ternational Conference on Social Neuroscience in Ecologically Valid Conditions, Higher School of Economics, Moscow, Russia</w:t>
            </w:r>
          </w:p>
        </w:tc>
      </w:tr>
      <w:tr w:rsidR="004C42EF" w14:paraId="5C365571" w14:textId="77777777" w:rsidTr="008C3B05">
        <w:tc>
          <w:tcPr>
            <w:tcW w:w="1818" w:type="dxa"/>
          </w:tcPr>
          <w:p w14:paraId="051D5F84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Life Improvement Science Conference, Max Plank Institute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 for Intelligent Systems in Tübinge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Germany</w:t>
            </w:r>
          </w:p>
        </w:tc>
      </w:tr>
      <w:tr w:rsidR="004C42EF" w14:paraId="4F6B8156" w14:textId="77777777" w:rsidTr="008C3B05">
        <w:tc>
          <w:tcPr>
            <w:tcW w:w="1818" w:type="dxa"/>
          </w:tcPr>
          <w:p w14:paraId="2B78BCC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 at the 20</w:t>
            </w:r>
            <w:r w:rsidRPr="002E327C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UIK International Business Congress, </w:t>
            </w:r>
            <w:r w:rsidRPr="002E327C">
              <w:rPr>
                <w:rFonts w:ascii="Spectral" w:hAnsi="Spectral"/>
                <w:sz w:val="22"/>
                <w:szCs w:val="22"/>
                <w:lang w:val="en-US"/>
              </w:rPr>
              <w:t>Giresun University Faculty of Economics and Administrative Scienc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Turkey</w:t>
            </w:r>
          </w:p>
        </w:tc>
      </w:tr>
      <w:tr w:rsidR="004C42EF" w:rsidRPr="00942276" w14:paraId="5A768981" w14:textId="77777777" w:rsidTr="008C3B05">
        <w:tc>
          <w:tcPr>
            <w:tcW w:w="1818" w:type="dxa"/>
          </w:tcPr>
          <w:p w14:paraId="6A4DA02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942276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Pittsburgh, Machine Wisdom </w:t>
            </w:r>
            <w:r w:rsidR="00227021">
              <w:rPr>
                <w:rFonts w:ascii="Spectral" w:hAnsi="Spectral"/>
                <w:sz w:val="22"/>
                <w:szCs w:val="22"/>
                <w:lang w:val="en-US"/>
              </w:rPr>
              <w:t>Workshop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3BFC31DE" w14:textId="77777777" w:rsidTr="008C3B05">
        <w:tc>
          <w:tcPr>
            <w:tcW w:w="1818" w:type="dxa"/>
          </w:tcPr>
          <w:p w14:paraId="1086067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Centre for the Convergence of Health and Economics, Invited panelist at the session on “Narrative self” of the Neuroscience of the Self webinar series, </w:t>
            </w:r>
          </w:p>
        </w:tc>
      </w:tr>
      <w:tr w:rsidR="004C42EF" w:rsidRPr="003059C8" w14:paraId="1643E579" w14:textId="77777777" w:rsidTr="008C3B05">
        <w:tc>
          <w:tcPr>
            <w:tcW w:w="1818" w:type="dxa"/>
          </w:tcPr>
          <w:p w14:paraId="5511F0C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“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Wisdom and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d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ecision-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aking in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c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ontext of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igratio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u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ncertain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” at the 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Migration and the Future of Work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nference, organized by the Canada Excellence Research Chair in Migration &amp; Integration, Ryerson University</w:t>
            </w:r>
          </w:p>
        </w:tc>
      </w:tr>
      <w:tr w:rsidR="004C42EF" w:rsidRPr="003059C8" w14:paraId="1E56098B" w14:textId="77777777" w:rsidTr="008C3B05">
        <w:tc>
          <w:tcPr>
            <w:tcW w:w="1818" w:type="dxa"/>
          </w:tcPr>
          <w:p w14:paraId="45C704B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“COVID exposure notification apps: Behavioural and social insights” at the Data and Privacy During a Global Pandemic Conferenc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 of Waterloo Cybersecurity &amp; Privacy Institute</w:t>
            </w:r>
          </w:p>
        </w:tc>
      </w:tr>
      <w:tr w:rsidR="004C42EF" w:rsidRPr="003059C8" w14:paraId="09253EB4" w14:textId="77777777" w:rsidTr="008C3B05">
        <w:tc>
          <w:tcPr>
            <w:tcW w:w="1818" w:type="dxa"/>
          </w:tcPr>
          <w:p w14:paraId="65B8DF4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3" w:name="_Hlk61029899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5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SERN (Universal Scientific Education &amp; Research Network) Congress</w:t>
            </w:r>
            <w:bookmarkEnd w:id="33"/>
          </w:p>
        </w:tc>
      </w:tr>
      <w:tr w:rsidR="004C42EF" w:rsidRPr="003059C8" w14:paraId="4DD5E3ED" w14:textId="77777777" w:rsidTr="008C3B05">
        <w:tc>
          <w:tcPr>
            <w:tcW w:w="1818" w:type="dxa"/>
          </w:tcPr>
          <w:p w14:paraId="74E335F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International conference “Science, Leadership. Society” of the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Western-Siberian World-class Research Center for Science and Education, Tyumen, Russia</w:t>
            </w:r>
          </w:p>
        </w:tc>
      </w:tr>
      <w:tr w:rsidR="004C42EF" w:rsidRPr="003059C8" w14:paraId="202EE9BF" w14:textId="77777777" w:rsidTr="008C3B05">
        <w:tc>
          <w:tcPr>
            <w:tcW w:w="1818" w:type="dxa"/>
          </w:tcPr>
          <w:p w14:paraId="2195EBF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3059C8" w14:paraId="7B349377" w14:textId="77777777" w:rsidTr="008C3B05">
        <w:tc>
          <w:tcPr>
            <w:tcW w:w="1818" w:type="dxa"/>
          </w:tcPr>
          <w:p w14:paraId="42CA128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e Sixth Annual Conference of the Society for Affective Science, Boston, USA</w:t>
            </w:r>
          </w:p>
        </w:tc>
      </w:tr>
      <w:tr w:rsidR="004C42EF" w:rsidRPr="003059C8" w14:paraId="47C7C34C" w14:textId="77777777" w:rsidTr="008C3B05">
        <w:tc>
          <w:tcPr>
            <w:tcW w:w="1818" w:type="dxa"/>
          </w:tcPr>
          <w:p w14:paraId="2B0A431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11/2018</w:t>
            </w:r>
          </w:p>
        </w:tc>
        <w:tc>
          <w:tcPr>
            <w:tcW w:w="8203" w:type="dxa"/>
          </w:tcPr>
          <w:p w14:paraId="43BD147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3059C8" w14:paraId="2836AE71" w14:textId="77777777" w:rsidTr="008C3B05">
        <w:tc>
          <w:tcPr>
            <w:tcW w:w="1818" w:type="dxa"/>
          </w:tcPr>
          <w:p w14:paraId="559C03D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ward lecture at the 3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r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3059C8" w14:paraId="0E5B523E" w14:textId="77777777" w:rsidTr="008C3B05">
        <w:tc>
          <w:tcPr>
            <w:tcW w:w="1818" w:type="dxa"/>
          </w:tcPr>
          <w:p w14:paraId="54CEEC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eynote at the “Small Group Meeting of Wisdom Psychology” of the Asian Association of Social Psychology, Nanjing, P R.C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5EE061A1" w14:textId="77777777" w:rsidTr="008C3B05">
        <w:tc>
          <w:tcPr>
            <w:tcW w:w="1818" w:type="dxa"/>
          </w:tcPr>
          <w:p w14:paraId="606ED52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“</w:t>
            </w:r>
            <w:bookmarkStart w:id="34" w:name="_Hlk73293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Enterprising Culture Toronto 2018</w:t>
            </w:r>
            <w:bookmarkEnd w:id="34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. From Facts to Insights: Wisdom in the Digital Age” conference at the Canadian Film Centre, Canada</w:t>
            </w:r>
          </w:p>
        </w:tc>
      </w:tr>
      <w:tr w:rsidR="004C42EF" w:rsidRPr="003059C8" w14:paraId="35191C8A" w14:textId="77777777" w:rsidTr="008C3B05">
        <w:tc>
          <w:tcPr>
            <w:tcW w:w="1818" w:type="dxa"/>
          </w:tcPr>
          <w:p w14:paraId="610E47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On Epistemic and Moral Virtue” chaired by V. Tiberius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nual meeting of the Society for Philosophy and Psychology, Ann Arbor, USA</w:t>
            </w:r>
          </w:p>
        </w:tc>
      </w:tr>
      <w:tr w:rsidR="004C42EF" w:rsidRPr="003059C8" w14:paraId="30E15CA0" w14:textId="77777777" w:rsidTr="008C3B05">
        <w:tc>
          <w:tcPr>
            <w:tcW w:w="1818" w:type="dxa"/>
          </w:tcPr>
          <w:p w14:paraId="1F68AB9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3059C8" w14:paraId="34F62901" w14:textId="77777777" w:rsidTr="008C3B05">
        <w:tc>
          <w:tcPr>
            <w:tcW w:w="1818" w:type="dxa"/>
          </w:tcPr>
          <w:p w14:paraId="50AB30C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onference “Arrogance and Polarization,” Cardiff University, UK</w:t>
            </w:r>
          </w:p>
        </w:tc>
      </w:tr>
      <w:tr w:rsidR="004C42EF" w:rsidRPr="003059C8" w14:paraId="16AA82AB" w14:textId="77777777" w:rsidTr="008C3B05">
        <w:tc>
          <w:tcPr>
            <w:tcW w:w="1818" w:type="dxa"/>
          </w:tcPr>
          <w:p w14:paraId="628FDA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Western-Waterloo-Wilfred Laurier Social Psychology conference</w:t>
            </w:r>
          </w:p>
        </w:tc>
      </w:tr>
      <w:tr w:rsidR="004C42EF" w:rsidRPr="003059C8" w14:paraId="084913C7" w14:textId="77777777" w:rsidTr="008C3B05">
        <w:tc>
          <w:tcPr>
            <w:tcW w:w="1818" w:type="dxa"/>
          </w:tcPr>
          <w:p w14:paraId="2663980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lebrating Richard E. Nisbett’s Career” at the University of Michigan</w:t>
            </w:r>
          </w:p>
        </w:tc>
      </w:tr>
      <w:tr w:rsidR="004C42EF" w:rsidRPr="003059C8" w14:paraId="0D9FEBB3" w14:textId="77777777" w:rsidTr="008C3B05">
        <w:tc>
          <w:tcPr>
            <w:tcW w:w="1818" w:type="dxa"/>
          </w:tcPr>
          <w:p w14:paraId="768867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YC Wisdom Seminar, Fordham University, NY, USA</w:t>
            </w:r>
          </w:p>
        </w:tc>
      </w:tr>
      <w:tr w:rsidR="004C42EF" w:rsidRPr="003059C8" w14:paraId="297739C7" w14:textId="77777777" w:rsidTr="008C3B05">
        <w:tc>
          <w:tcPr>
            <w:tcW w:w="1818" w:type="dxa"/>
          </w:tcPr>
          <w:p w14:paraId="4B21F63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Widening 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he Boundaries of Knowledge on Human Behavior: The Cultural Perspective” chaired by M. Fulop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econd biennial International Convention of Psychological Science (ICPS), Vienna, Austria</w:t>
            </w:r>
          </w:p>
        </w:tc>
      </w:tr>
      <w:tr w:rsidR="004C42EF" w:rsidRPr="003059C8" w14:paraId="200A7192" w14:textId="77777777" w:rsidTr="008C3B05">
        <w:tc>
          <w:tcPr>
            <w:tcW w:w="1818" w:type="dxa"/>
          </w:tcPr>
          <w:p w14:paraId="5DF05C5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cience of Prospection symposium, University of Pennsylvania.</w:t>
            </w:r>
          </w:p>
        </w:tc>
      </w:tr>
      <w:tr w:rsidR="004C42EF" w:rsidRPr="003059C8" w14:paraId="69C61F77" w14:textId="77777777" w:rsidTr="008C3B05">
        <w:tc>
          <w:tcPr>
            <w:tcW w:w="1818" w:type="dxa"/>
          </w:tcPr>
          <w:p w14:paraId="4BB3A4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symposium at the 22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n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ngress for Cross-Cultural Psychology in Reims, France</w:t>
            </w:r>
          </w:p>
        </w:tc>
      </w:tr>
      <w:tr w:rsidR="004C42EF" w:rsidRPr="003059C8" w14:paraId="1FC517C0" w14:textId="77777777" w:rsidTr="008C3B05">
        <w:tc>
          <w:tcPr>
            <w:tcW w:w="1818" w:type="dxa"/>
          </w:tcPr>
          <w:p w14:paraId="70B21AA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Cultural Psychology Pre-conference, SPSP annual meeting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an Diego, CA</w:t>
            </w:r>
          </w:p>
        </w:tc>
      </w:tr>
      <w:tr w:rsidR="004C42EF" w:rsidRPr="003059C8" w14:paraId="30E258DA" w14:textId="77777777" w:rsidTr="008C3B05">
        <w:tc>
          <w:tcPr>
            <w:tcW w:w="1818" w:type="dxa"/>
          </w:tcPr>
          <w:p w14:paraId="672CD3E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estern-Waterloo Conference, University of Western Ontario, Canada</w:t>
            </w:r>
          </w:p>
        </w:tc>
      </w:tr>
    </w:tbl>
    <w:p w14:paraId="76776FEB" w14:textId="77777777" w:rsidR="004C42EF" w:rsidRDefault="004C42EF" w:rsidP="004C42EF">
      <w:pPr>
        <w:rPr>
          <w:rFonts w:ascii="NeueHaasGroteskDisp Pro Md" w:eastAsia="SimSun" w:hAnsi="NeueHaasGroteskDisp Pro Md"/>
          <w:bCs/>
          <w:color w:val="000000"/>
          <w:kern w:val="1"/>
          <w:lang w:val="en-GB" w:eastAsia="ar-SA"/>
        </w:rPr>
      </w:pPr>
    </w:p>
    <w:p w14:paraId="0DE81FA5" w14:textId="0983B77C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 lectures/workshops</w:t>
      </w:r>
    </w:p>
    <w:p w14:paraId="7DFAFF71" w14:textId="0207E6CD" w:rsidR="004C42EF" w:rsidRDefault="004C42EF" w:rsidP="004C42EF">
      <w:pP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705FC" w14:paraId="5BAD28EF" w14:textId="77777777" w:rsidTr="008C3B05">
        <w:tc>
          <w:tcPr>
            <w:tcW w:w="1818" w:type="dxa"/>
          </w:tcPr>
          <w:p w14:paraId="45D381A9" w14:textId="0C17B756" w:rsid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C705FC">
              <w:rPr>
                <w:rFonts w:ascii="Spectral" w:hAnsi="Spectral"/>
                <w:sz w:val="22"/>
                <w:szCs w:val="22"/>
                <w:lang w:val="en-US"/>
              </w:rPr>
              <w:t>Incheon International High School, Korea</w:t>
            </w:r>
          </w:p>
        </w:tc>
      </w:tr>
      <w:tr w:rsidR="004C42EF" w14:paraId="3D1E9440" w14:textId="77777777" w:rsidTr="008C3B05">
        <w:tc>
          <w:tcPr>
            <w:tcW w:w="1818" w:type="dxa"/>
          </w:tcPr>
          <w:p w14:paraId="21267C9A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Default="00FF27B7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3" w:history="1">
              <w:r w:rsidR="004C42EF" w:rsidRPr="00A0489E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The Stoa</w:t>
              </w:r>
            </w:hyperlink>
          </w:p>
        </w:tc>
      </w:tr>
      <w:tr w:rsidR="004C42EF" w14:paraId="0E7A9F85" w14:textId="77777777" w:rsidTr="008C3B05">
        <w:tc>
          <w:tcPr>
            <w:tcW w:w="1818" w:type="dxa"/>
          </w:tcPr>
          <w:p w14:paraId="501BC446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Career "Zoom In"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Webinar, </w:t>
            </w: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The Guelph and Tri-City Career Collectiv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ntario, Canada</w:t>
            </w:r>
          </w:p>
        </w:tc>
      </w:tr>
      <w:tr w:rsidR="004C42EF" w:rsidRPr="003059C8" w14:paraId="4FBFEACE" w14:textId="77777777" w:rsidTr="004C42EF">
        <w:tc>
          <w:tcPr>
            <w:tcW w:w="1818" w:type="dxa"/>
          </w:tcPr>
          <w:p w14:paraId="3648C228" w14:textId="5AD77A41" w:rsidR="004C42EF" w:rsidRPr="003059C8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Default="004C42EF" w:rsidP="004C42EF">
            <w:pPr>
              <w:autoSpaceDE w:val="0"/>
              <w:autoSpaceDN w:val="0"/>
              <w:adjustRightInd w:val="0"/>
            </w:pPr>
            <w:r w:rsidRPr="00095BC1"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>Teens Speak Canada Workshop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, Kids Speak Canada </w:t>
            </w:r>
          </w:p>
        </w:tc>
      </w:tr>
      <w:tr w:rsidR="004C42EF" w:rsidRPr="003059C8" w14:paraId="78A968C9" w14:textId="77777777" w:rsidTr="004C42EF">
        <w:tc>
          <w:tcPr>
            <w:tcW w:w="1818" w:type="dxa"/>
          </w:tcPr>
          <w:p w14:paraId="11467B0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3059C8" w:rsidRDefault="00FF27B7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4" w:history="1">
              <w:r w:rsidR="004C42EF" w:rsidRPr="003059C8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Hanoi Philosophy Forum</w:t>
              </w:r>
            </w:hyperlink>
          </w:p>
        </w:tc>
      </w:tr>
      <w:tr w:rsidR="004C42EF" w:rsidRPr="003059C8" w14:paraId="192CD806" w14:textId="77777777" w:rsidTr="004C42EF">
        <w:tc>
          <w:tcPr>
            <w:tcW w:w="1818" w:type="dxa"/>
          </w:tcPr>
          <w:p w14:paraId="1625D7C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 Ottawa Jewish Festival, Ottawa, Canada</w:t>
            </w:r>
          </w:p>
        </w:tc>
      </w:tr>
      <w:tr w:rsidR="004C42EF" w:rsidRPr="003059C8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1/2018</w:t>
            </w:r>
          </w:p>
        </w:tc>
        <w:tc>
          <w:tcPr>
            <w:tcW w:w="8203" w:type="dxa"/>
          </w:tcPr>
          <w:p w14:paraId="7ECD056B" w14:textId="042DFFCC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3B0726CC" w14:textId="77777777" w:rsidR="00365563" w:rsidRDefault="00365563">
      <w:pPr>
        <w:rPr>
          <w:rFonts w:ascii="NeueHaasGroteskDisp Pro Md" w:hAnsi="NeueHaasGroteskDisp Pro Md"/>
          <w:bCs/>
          <w:lang w:val="en-US"/>
        </w:rPr>
      </w:pPr>
    </w:p>
    <w:p w14:paraId="26F1BE99" w14:textId="4806AB97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Conference paper presentations</w:t>
      </w:r>
      <w:r w:rsidR="002A28CF" w:rsidRPr="00932467">
        <w:rPr>
          <w:rFonts w:ascii="Spectral" w:hAnsi="Spectral"/>
          <w:b/>
          <w:lang w:val="en-US"/>
        </w:rPr>
        <w:t xml:space="preserve"> </w:t>
      </w:r>
    </w:p>
    <w:p w14:paraId="43BF3779" w14:textId="707B8747" w:rsidR="00A20790" w:rsidRDefault="00932467" w:rsidP="007502E3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4E019D76" w14:textId="77777777" w:rsidR="00932467" w:rsidRDefault="00932467" w:rsidP="007502E3">
      <w:pPr>
        <w:ind w:left="720" w:hanging="706"/>
        <w:rPr>
          <w:rFonts w:ascii="Spectral" w:hAnsi="Spectral"/>
          <w:b/>
          <w:sz w:val="22"/>
          <w:szCs w:val="22"/>
          <w:lang w:val="en-US"/>
        </w:rPr>
      </w:pPr>
    </w:p>
    <w:p w14:paraId="2FA7C596" w14:textId="769C5159" w:rsidR="007E75D9" w:rsidRPr="003059C8" w:rsidRDefault="007E75D9" w:rsidP="007E75D9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1</w:t>
      </w:r>
      <w:r w:rsidRPr="003059C8">
        <w:rPr>
          <w:rFonts w:ascii="Spectral" w:hAnsi="Spectral"/>
          <w:sz w:val="22"/>
          <w:szCs w:val="22"/>
          <w:lang w:val="en-CA"/>
        </w:rPr>
        <w:t xml:space="preserve">, February). </w:t>
      </w:r>
      <w:r w:rsidR="002154BF" w:rsidRPr="002154BF">
        <w:rPr>
          <w:rFonts w:ascii="Spectral" w:hAnsi="Spectral"/>
          <w:i/>
          <w:sz w:val="22"/>
          <w:szCs w:val="22"/>
          <w:lang w:val="en-US"/>
        </w:rPr>
        <w:t>Fostering Intellectual humility from a distance: Longitudinal field experiments and tracing intra-individual chang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154BF">
        <w:rPr>
          <w:rFonts w:ascii="Spectral" w:hAnsi="Spectral"/>
          <w:sz w:val="22"/>
          <w:szCs w:val="22"/>
          <w:lang w:val="en-US"/>
        </w:rPr>
        <w:t>New Directions in intellectual humility research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2154BF">
        <w:rPr>
          <w:rFonts w:ascii="Spectral" w:hAnsi="Spectral"/>
          <w:sz w:val="22"/>
          <w:szCs w:val="22"/>
          <w:lang w:val="en-US"/>
        </w:rPr>
        <w:t>J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2154BF">
        <w:rPr>
          <w:rFonts w:ascii="Spectral" w:hAnsi="Spectral"/>
          <w:sz w:val="22"/>
          <w:szCs w:val="22"/>
          <w:lang w:val="en-US"/>
        </w:rPr>
        <w:t>Koetke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</w:t>
      </w:r>
      <w:r w:rsidR="002154BF">
        <w:rPr>
          <w:rFonts w:ascii="Spectral" w:hAnsi="Spectral"/>
          <w:sz w:val="22"/>
          <w:szCs w:val="22"/>
          <w:lang w:val="en-CA"/>
        </w:rPr>
        <w:t>2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</w:t>
      </w:r>
      <w:r w:rsidR="002154BF">
        <w:rPr>
          <w:rFonts w:ascii="Spectral" w:hAnsi="Spectral"/>
          <w:sz w:val="22"/>
          <w:szCs w:val="22"/>
          <w:lang w:val="en-CA"/>
        </w:rPr>
        <w:t>San Francisco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2154BF">
        <w:rPr>
          <w:rFonts w:ascii="Spectral" w:hAnsi="Spectral"/>
          <w:sz w:val="22"/>
          <w:szCs w:val="22"/>
          <w:lang w:val="en-CA"/>
        </w:rPr>
        <w:t>US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3F66BEB9" w14:textId="7E086ED0" w:rsidR="006E25F1" w:rsidRDefault="006E25F1" w:rsidP="00CA5E64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Novem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6E25F1">
        <w:rPr>
          <w:rFonts w:ascii="Spectral" w:hAnsi="Spectral"/>
          <w:bCs/>
          <w:sz w:val="22"/>
          <w:szCs w:val="22"/>
          <w:lang w:val="en-US"/>
        </w:rPr>
        <w:t>World after COVID: Scientific forecasts, naïve reasoning, and societal change in the time of a pandemic</w:t>
      </w:r>
      <w:r>
        <w:rPr>
          <w:rFonts w:ascii="Spectral" w:hAnsi="Spectral"/>
          <w:bCs/>
          <w:sz w:val="22"/>
          <w:szCs w:val="22"/>
          <w:lang w:val="en-US"/>
        </w:rPr>
        <w:t>. Paper presented in the symposium “</w:t>
      </w:r>
      <w:r w:rsidRPr="006E25F1">
        <w:rPr>
          <w:rFonts w:ascii="Spectral" w:hAnsi="Spectral"/>
          <w:bCs/>
          <w:sz w:val="22"/>
          <w:szCs w:val="22"/>
          <w:lang w:val="en-US"/>
        </w:rPr>
        <w:t>(Re-)connecting Academia During a Sudden, Global Crisis</w:t>
      </w:r>
      <w:r>
        <w:rPr>
          <w:rFonts w:ascii="Spectral" w:hAnsi="Spectral"/>
          <w:bCs/>
          <w:sz w:val="22"/>
          <w:szCs w:val="22"/>
          <w:lang w:val="en-US"/>
        </w:rPr>
        <w:t xml:space="preserve">”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chaired by </w:t>
      </w:r>
      <w:r w:rsidR="00CA5E64" w:rsidRPr="00CA5E64">
        <w:rPr>
          <w:rFonts w:ascii="Spectral" w:hAnsi="Spectral"/>
          <w:bCs/>
          <w:sz w:val="22"/>
          <w:szCs w:val="22"/>
          <w:lang w:val="en-US"/>
        </w:rPr>
        <w:t>K. Kastenhofer</w:t>
      </w:r>
      <w:r w:rsidR="00CA5E64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CA5E64" w:rsidRPr="00CA5E64">
        <w:rPr>
          <w:rFonts w:ascii="Spectral" w:hAnsi="Spectral"/>
          <w:bCs/>
          <w:i/>
          <w:iCs/>
          <w:sz w:val="22"/>
          <w:szCs w:val="22"/>
          <w:lang w:val="en-US"/>
        </w:rPr>
        <w:t>2021 ADI International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Melbourne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Austral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4EEFE8DD" w14:textId="40AF5504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>
        <w:rPr>
          <w:rFonts w:ascii="Spectral" w:hAnsi="Spectral"/>
          <w:bCs/>
          <w:sz w:val="22"/>
          <w:szCs w:val="22"/>
          <w:lang w:val="en-US"/>
        </w:rPr>
        <w:t>Common wisdom model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roundtable discussion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>
        <w:rPr>
          <w:rFonts w:ascii="Spectral" w:hAnsi="Spectral"/>
          <w:bCs/>
          <w:sz w:val="22"/>
          <w:szCs w:val="22"/>
          <w:lang w:val="en-US"/>
        </w:rPr>
        <w:t>A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dvances &amp;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D65796">
        <w:rPr>
          <w:rFonts w:ascii="Spectral" w:hAnsi="Spectral"/>
          <w:bCs/>
          <w:sz w:val="22"/>
          <w:szCs w:val="22"/>
          <w:lang w:val="en-US"/>
        </w:rPr>
        <w:t>rontiers/</w:t>
      </w:r>
      <w:r>
        <w:rPr>
          <w:rFonts w:ascii="Spectral" w:hAnsi="Spectral"/>
          <w:bCs/>
          <w:sz w:val="22"/>
          <w:szCs w:val="22"/>
          <w:lang w:val="en-US"/>
        </w:rPr>
        <w:t>L</w:t>
      </w:r>
      <w:r w:rsidRPr="00D65796">
        <w:rPr>
          <w:rFonts w:ascii="Spectral" w:hAnsi="Spectral"/>
          <w:bCs/>
          <w:sz w:val="22"/>
          <w:szCs w:val="22"/>
          <w:lang w:val="en-US"/>
        </w:rPr>
        <w:t>imits</w:t>
      </w:r>
      <w:r>
        <w:rPr>
          <w:rFonts w:ascii="Spectral" w:hAnsi="Spectral"/>
          <w:bCs/>
          <w:sz w:val="22"/>
          <w:szCs w:val="22"/>
          <w:lang w:val="en-US"/>
        </w:rPr>
        <w:t xml:space="preserve"> of the Science of Wisdo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Pr="00CA5E64">
        <w:rPr>
          <w:rFonts w:ascii="Spectral" w:hAnsi="Spectral"/>
          <w:bCs/>
          <w:sz w:val="22"/>
          <w:szCs w:val="22"/>
          <w:lang w:val="en-US"/>
        </w:rPr>
        <w:t>H. Nusbaum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52E1D39" w14:textId="05859ABA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>Walker, A. C.,</w:t>
      </w:r>
      <w:r w:rsidRPr="00D65796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 xml:space="preserve">Turpin, M. H., </w:t>
      </w:r>
      <w:r w:rsidRPr="00D65796">
        <w:rPr>
          <w:rFonts w:ascii="Spectral" w:hAnsi="Spectral"/>
          <w:b/>
          <w:sz w:val="22"/>
          <w:szCs w:val="22"/>
          <w:lang w:val="en-US"/>
        </w:rPr>
        <w:t>Grossmann,</w:t>
      </w:r>
      <w:r>
        <w:rPr>
          <w:rFonts w:ascii="Spectral" w:hAnsi="Spectral"/>
          <w:b/>
          <w:sz w:val="22"/>
          <w:szCs w:val="22"/>
          <w:lang w:val="en-US"/>
        </w:rPr>
        <w:t xml:space="preserve"> I.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, Fugelsang, J. A., &amp; Bialek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Better the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wo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evils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k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ow,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han the </w:t>
      </w:r>
      <w:r>
        <w:rPr>
          <w:rFonts w:ascii="Spectral" w:hAnsi="Spectral"/>
          <w:bCs/>
          <w:sz w:val="22"/>
          <w:szCs w:val="22"/>
          <w:lang w:val="en-US"/>
        </w:rPr>
        <w:t>o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e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n’t: Predictability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fluences </w:t>
      </w:r>
      <w:r>
        <w:rPr>
          <w:rFonts w:ascii="Spectral" w:hAnsi="Spectral"/>
          <w:bCs/>
          <w:sz w:val="22"/>
          <w:szCs w:val="22"/>
          <w:lang w:val="en-US"/>
        </w:rPr>
        <w:t>j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udgments of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D65796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Flash talk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presentation </w:t>
      </w:r>
      <w:r>
        <w:rPr>
          <w:rFonts w:ascii="Spectral" w:hAnsi="Spectral"/>
          <w:bCs/>
          <w:sz w:val="22"/>
          <w:szCs w:val="22"/>
          <w:lang w:val="en-US"/>
        </w:rPr>
        <w:t>at th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23F7BBD" w14:textId="1D0429AB" w:rsidR="00397DD2" w:rsidRDefault="00B54D25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l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</w:t>
      </w:r>
      <w:r w:rsidR="00397DD2">
        <w:rPr>
          <w:rFonts w:ascii="Spectral" w:hAnsi="Spectral"/>
          <w:bCs/>
          <w:sz w:val="22"/>
          <w:szCs w:val="22"/>
          <w:lang w:val="en-US"/>
        </w:rPr>
        <w:t xml:space="preserve">featured </w:t>
      </w:r>
      <w:r>
        <w:rPr>
          <w:rFonts w:ascii="Spectral" w:hAnsi="Spectral"/>
          <w:bCs/>
          <w:sz w:val="22"/>
          <w:szCs w:val="22"/>
          <w:lang w:val="en-US"/>
        </w:rPr>
        <w:t xml:space="preserve">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="00397DD2" w:rsidRPr="00397DD2">
        <w:rPr>
          <w:rFonts w:ascii="Spectral" w:hAnsi="Spectral"/>
          <w:bCs/>
          <w:sz w:val="22"/>
          <w:szCs w:val="22"/>
          <w:lang w:val="en-US"/>
        </w:rPr>
        <w:t>The Science of Wisdom in the Face of World’s Social Challenges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="00397DD2" w:rsidRPr="00397DD2">
        <w:rPr>
          <w:rFonts w:ascii="Spectral" w:hAnsi="Spectral"/>
          <w:b/>
          <w:sz w:val="22"/>
          <w:szCs w:val="22"/>
          <w:lang w:val="en-US"/>
        </w:rPr>
        <w:t>I. Grossman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397DD2">
        <w:rPr>
          <w:rFonts w:ascii="Spectral" w:hAnsi="Spectral"/>
          <w:bCs/>
          <w:i/>
          <w:iCs/>
          <w:sz w:val="22"/>
          <w:szCs w:val="22"/>
          <w:lang w:val="en-US"/>
        </w:rPr>
        <w:t xml:space="preserve">The </w:t>
      </w:r>
      <w:r w:rsidR="00397DD2" w:rsidRPr="00397DD2">
        <w:rPr>
          <w:rFonts w:ascii="Spectral" w:hAnsi="Spectral"/>
          <w:bCs/>
          <w:i/>
          <w:iCs/>
          <w:sz w:val="22"/>
          <w:szCs w:val="22"/>
          <w:lang w:val="en-US"/>
        </w:rPr>
        <w:t>14th Biennial Conference of the Asian Association of Social Psychology</w:t>
      </w:r>
      <w:r w:rsidR="00397DD2"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397DD2">
        <w:rPr>
          <w:rFonts w:ascii="Spectral" w:hAnsi="Spectral"/>
          <w:bCs/>
          <w:sz w:val="22"/>
          <w:szCs w:val="22"/>
          <w:lang w:val="en-US"/>
        </w:rPr>
        <w:t>Seoul, Korea</w:t>
      </w:r>
      <w:r w:rsidR="00397DD2" w:rsidRPr="00CC459F">
        <w:rPr>
          <w:rFonts w:ascii="Spectral" w:hAnsi="Spectral"/>
          <w:bCs/>
          <w:sz w:val="22"/>
          <w:szCs w:val="22"/>
          <w:lang w:val="en-US"/>
        </w:rPr>
        <w:t>. (</w:t>
      </w:r>
      <w:r w:rsidR="00397DD2"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2D7E8C43" w14:textId="20F14061" w:rsidR="007502E3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>
        <w:rPr>
          <w:u w:val="single"/>
          <w:lang w:val="en-US"/>
        </w:rPr>
        <w:t>Rotella</w:t>
      </w:r>
      <w:r w:rsidRPr="007502E3">
        <w:rPr>
          <w:u w:val="single"/>
        </w:rPr>
        <w:t>,</w:t>
      </w:r>
      <w:r w:rsidRPr="007502E3">
        <w:rPr>
          <w:u w:val="single"/>
          <w:lang w:val="en-US"/>
        </w:rPr>
        <w:t xml:space="preserve"> </w:t>
      </w:r>
      <w:r>
        <w:rPr>
          <w:u w:val="single"/>
          <w:lang w:val="en-US"/>
        </w:rPr>
        <w:t>A</w:t>
      </w:r>
      <w:r>
        <w:rPr>
          <w:lang w:val="en-US"/>
        </w:rPr>
        <w:t>., Varnum</w:t>
      </w:r>
      <w:r>
        <w:t>,</w:t>
      </w:r>
      <w:r>
        <w:rPr>
          <w:lang w:val="en-US"/>
        </w:rPr>
        <w:t xml:space="preserve"> M. E. W., Sng, O. &amp;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>Increasing population densities predict decreasing fertility rates over time: A 174-nation investigatio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>32</w:t>
      </w:r>
      <w:r w:rsidRPr="007502E3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nd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Annual Meeting of thew Human Behavior &amp; Evolution Society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>(Virtual Conference).</w:t>
      </w:r>
    </w:p>
    <w:p w14:paraId="0101BC4E" w14:textId="7743528A" w:rsidR="007F1617" w:rsidRPr="00CC459F" w:rsidRDefault="007F1617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</w:t>
      </w:r>
    </w:p>
    <w:p w14:paraId="291655E5" w14:textId="77777777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>Sound judgment: Folk beliefs and empirical evide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Addressing cross- and intra-cultural differences in social science, neuroscience and psycholog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AE4A5F">
        <w:rPr>
          <w:rFonts w:ascii="Spectral" w:hAnsi="Spectral"/>
          <w:bCs/>
          <w:sz w:val="22"/>
          <w:szCs w:val="22"/>
          <w:lang w:val="en-US"/>
        </w:rPr>
        <w:t>Alexandrov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</w:t>
      </w:r>
      <w:r w:rsidRPr="00AE4A5F">
        <w:rPr>
          <w:rFonts w:ascii="Spectral" w:hAnsi="Spectral"/>
          <w:bCs/>
          <w:i/>
          <w:iCs/>
          <w:sz w:val="22"/>
          <w:szCs w:val="22"/>
          <w:lang w:val="en-US"/>
        </w:rPr>
        <w:t>International Conference on Social Neuroscience in Ecologically Valid Conditions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Moscow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Russ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0EE02E21" w14:textId="2138E52C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Personal growth symposiu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Lied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Life Improvement Science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Pr="00AE4A5F">
        <w:rPr>
          <w:rFonts w:ascii="Spectral" w:hAnsi="Spectral"/>
          <w:bCs/>
          <w:sz w:val="22"/>
          <w:szCs w:val="22"/>
          <w:lang w:val="en-US"/>
        </w:rPr>
        <w:t>Tübinge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Germany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</w:t>
      </w:r>
    </w:p>
    <w:p w14:paraId="43F56E3F" w14:textId="5765DBC9" w:rsidR="007502E3" w:rsidRPr="00CC459F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7502E3">
        <w:rPr>
          <w:u w:val="single"/>
        </w:rPr>
        <w:t>Turpin,</w:t>
      </w:r>
      <w:r w:rsidRPr="007502E3">
        <w:rPr>
          <w:u w:val="single"/>
          <w:lang w:val="en-US"/>
        </w:rPr>
        <w:t xml:space="preserve"> M. H</w:t>
      </w:r>
      <w:r>
        <w:rPr>
          <w:lang w:val="en-US"/>
        </w:rPr>
        <w:t xml:space="preserve">., </w:t>
      </w:r>
      <w:r w:rsidRPr="007502E3">
        <w:rPr>
          <w:u w:val="single"/>
        </w:rPr>
        <w:t>Walker,</w:t>
      </w:r>
      <w:r w:rsidRPr="007502E3">
        <w:rPr>
          <w:u w:val="single"/>
          <w:lang w:val="en-US"/>
        </w:rPr>
        <w:t xml:space="preserve"> A. C</w:t>
      </w:r>
      <w:r>
        <w:rPr>
          <w:lang w:val="en-US"/>
        </w:rPr>
        <w:t xml:space="preserve">., </w:t>
      </w:r>
      <w:r>
        <w:t>Fugelsang,</w:t>
      </w:r>
      <w:r>
        <w:rPr>
          <w:lang w:val="en-US"/>
        </w:rPr>
        <w:t xml:space="preserve"> J. A.</w:t>
      </w:r>
      <w:r>
        <w:t xml:space="preserve"> Sorokowski,</w:t>
      </w:r>
      <w:r>
        <w:rPr>
          <w:lang w:val="en-US"/>
        </w:rPr>
        <w:t xml:space="preserve"> P.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&amp; </w:t>
      </w:r>
      <w:r>
        <w:t>Białek</w:t>
      </w:r>
      <w:r>
        <w:rPr>
          <w:lang w:val="en-US"/>
        </w:rPr>
        <w:t xml:space="preserve">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The </w:t>
      </w:r>
      <w:r>
        <w:rPr>
          <w:rFonts w:ascii="Spectral" w:hAnsi="Spectral"/>
          <w:bCs/>
          <w:sz w:val="22"/>
          <w:szCs w:val="22"/>
          <w:lang w:val="en-US"/>
        </w:rPr>
        <w:t>s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earch for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dictable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artners: Predictability and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ferences in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7502E3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i/>
          <w:iCs/>
          <w:sz w:val="22"/>
          <w:szCs w:val="22"/>
          <w:lang w:val="en-US"/>
        </w:rPr>
        <w:t>The International Conference on Thinking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Paris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ra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1464EC88" w14:textId="36610B25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., Oakes, H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August). Rejection sensitivity hurts your open mind: Rejection sensitivity and wisdom in workplace conflicts. Paper presentation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cademy of Management annual meeting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7ED2E1F6" w14:textId="77777777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8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Canadian Psychological Association Annual National Convention,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Montréal, Quebec, Canada. (Conference cancelled due to COVID-19) </w:t>
      </w:r>
    </w:p>
    <w:p w14:paraId="7B33A249" w14:textId="6D03A991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 xml:space="preserve">Dorfman, A., Oakes, H.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</w:t>
      </w:r>
      <w:r w:rsidRPr="00CC459F">
        <w:rPr>
          <w:rFonts w:ascii="Spectral" w:hAnsi="Spectral"/>
          <w:bCs/>
          <w:sz w:val="22"/>
          <w:szCs w:val="22"/>
          <w:lang w:val="en-US"/>
        </w:rPr>
        <w:t>. (2020, January). Wisdom in conflict: How rejection sensitivity and power positions influence wise</w:t>
      </w:r>
      <w:r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reasoning. Paper presented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nnual Israeli Organization Behavior Conference</w:t>
      </w:r>
      <w:r w:rsidRPr="00CC459F">
        <w:rPr>
          <w:rFonts w:ascii="Spectral" w:hAnsi="Spectral"/>
          <w:bCs/>
          <w:sz w:val="22"/>
          <w:szCs w:val="22"/>
          <w:lang w:val="en-US"/>
        </w:rPr>
        <w:t>, Tel Aviv, Israel.</w:t>
      </w:r>
    </w:p>
    <w:p w14:paraId="79967239" w14:textId="5A4F27D3" w:rsidR="00634A01" w:rsidRPr="003059C8" w:rsidRDefault="00634A0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9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self-distance, and ad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capstone conference of the Pathways to Character</w:t>
      </w:r>
      <w:r w:rsidRPr="003059C8">
        <w:rPr>
          <w:rFonts w:ascii="Spectral" w:hAnsi="Spectral"/>
          <w:sz w:val="22"/>
          <w:szCs w:val="22"/>
          <w:lang w:val="en-CA"/>
        </w:rPr>
        <w:t xml:space="preserve"> Initiative at Wake Forest University, Winston-Salem, North Carolina. </w:t>
      </w:r>
    </w:p>
    <w:p w14:paraId="159EA56C" w14:textId="5F3E1EBD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., Oakes, H., Santos, H. C</w:t>
      </w:r>
      <w:r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Scholer, A.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training: Self-distancing training promotes growth in wise reasoning and emodi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at the b</w:t>
      </w:r>
      <w:r w:rsidRPr="003059C8">
        <w:rPr>
          <w:rFonts w:ascii="Spectral" w:hAnsi="Spectral"/>
          <w:sz w:val="22"/>
          <w:szCs w:val="22"/>
          <w:lang w:val="en-CA"/>
        </w:rPr>
        <w:t xml:space="preserve">iennial conference of the Association for Research in Personality, Grand Rapids, Michigan. </w:t>
      </w:r>
    </w:p>
    <w:p w14:paraId="2FC100B0" w14:textId="792AC71E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., Oakes, H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in conflict: How rejection sensitivity and power positions influence wise-reason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biennial conference of the Association for Research in Personality, Grand Rapids, Michigan</w:t>
      </w:r>
      <w:bookmarkEnd w:id="32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3101DD7" w14:textId="13D26075" w:rsidR="002F53AA" w:rsidRPr="003059C8" w:rsidRDefault="00435DF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Turpin, M. H</w:t>
      </w:r>
      <w:r w:rsidRPr="003059C8">
        <w:rPr>
          <w:rFonts w:ascii="Spectral" w:hAnsi="Spectral"/>
          <w:sz w:val="22"/>
          <w:szCs w:val="22"/>
          <w:lang w:val="en-CA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Walker, A. C</w:t>
      </w:r>
      <w:r w:rsidRPr="003059C8">
        <w:rPr>
          <w:rFonts w:ascii="Spectral" w:hAnsi="Spectral"/>
          <w:sz w:val="22"/>
          <w:szCs w:val="22"/>
          <w:lang w:val="en-CA"/>
        </w:rPr>
        <w:t>., Bia</w:t>
      </w:r>
      <w:r w:rsidRPr="003059C8">
        <w:rPr>
          <w:rFonts w:ascii="Spectral" w:hAnsi="Spectral"/>
          <w:bCs/>
          <w:color w:val="222222"/>
          <w:sz w:val="22"/>
          <w:szCs w:val="22"/>
          <w:shd w:val="clear" w:color="auto" w:fill="FFFFFF"/>
          <w:lang w:val="en-CA"/>
        </w:rPr>
        <w:t>ł</w:t>
      </w:r>
      <w:r w:rsidRPr="003059C8">
        <w:rPr>
          <w:rFonts w:ascii="Spectral" w:hAnsi="Spectral"/>
          <w:sz w:val="22"/>
          <w:szCs w:val="22"/>
          <w:lang w:val="en-CA"/>
        </w:rPr>
        <w:t>ek, M., Fugelsang</w:t>
      </w:r>
      <w:r w:rsidR="00FF3C53" w:rsidRPr="003059C8">
        <w:rPr>
          <w:rFonts w:ascii="Spectral" w:hAnsi="Spectral"/>
          <w:sz w:val="22"/>
          <w:szCs w:val="22"/>
          <w:lang w:val="en-CA"/>
        </w:rPr>
        <w:t xml:space="preserve">, J. A., &amp; </w:t>
      </w:r>
      <w:r w:rsidR="002F53AA"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>Why we hate utilitarians: The s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earch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 for predictable moral p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artners.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 Paper presented in the symposium </w:t>
      </w:r>
      <w:r w:rsidR="002F53AA" w:rsidRPr="003059C8">
        <w:rPr>
          <w:rFonts w:ascii="Spectral" w:hAnsi="Spectral"/>
          <w:sz w:val="22"/>
          <w:szCs w:val="22"/>
          <w:lang w:val="en-US"/>
        </w:rPr>
        <w:lastRenderedPageBreak/>
        <w:t>“</w:t>
      </w:r>
      <w:r w:rsidR="002F53AA" w:rsidRPr="003059C8">
        <w:rPr>
          <w:rFonts w:ascii="Spectral" w:hAnsi="Spectral"/>
          <w:sz w:val="22"/>
          <w:szCs w:val="22"/>
          <w:lang w:val="en-CA"/>
        </w:rPr>
        <w:t>Decision Making</w:t>
      </w:r>
      <w:r w:rsidR="002F53AA" w:rsidRPr="003059C8">
        <w:rPr>
          <w:rFonts w:ascii="Spectral" w:hAnsi="Spectral"/>
          <w:sz w:val="22"/>
          <w:szCs w:val="22"/>
          <w:lang w:val="en-US"/>
        </w:rPr>
        <w:t>” chaired by J. Fugelsang</w:t>
      </w:r>
      <w:r w:rsidR="002F53AA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2F53AA" w:rsidRPr="003059C8">
        <w:rPr>
          <w:rFonts w:ascii="Spectral" w:hAnsi="Spectral"/>
          <w:sz w:val="22"/>
          <w:szCs w:val="22"/>
          <w:lang w:val="en-CA"/>
        </w:rPr>
        <w:t>29</w:t>
      </w:r>
      <w:r w:rsidR="002F53AA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Canadian Brain, Behaviour, and Cognitive Scienc</w:t>
      </w:r>
      <w:r w:rsidRPr="003059C8">
        <w:rPr>
          <w:rFonts w:ascii="Spectral" w:hAnsi="Spectral"/>
          <w:sz w:val="22"/>
          <w:szCs w:val="22"/>
          <w:lang w:val="en-CA"/>
        </w:rPr>
        <w:t>e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Waterlo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Ontari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4EB55BE4" w14:textId="747A9222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bookmarkStart w:id="35" w:name="_Hlk95991226"/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Varnum, M. E.W.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Can we foresee the future? Challenges in explaining and predicting social cultural chang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promise and limits of long-term social change” chaired by T. Charlesworth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bookmarkEnd w:id="35"/>
    <w:p w14:paraId="0CAE83CA" w14:textId="44C136EA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Explaining and discussing your political views to others: Does it encourage inclusive reasoning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Understanding civil discourse: Predictors, outcomes, and indicators of intellectual humility” chaired by B. Meagher (Chair) 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3059C8" w:rsidRDefault="00626DD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, Januar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 and social class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at </w:t>
      </w:r>
      <w:r w:rsidRPr="003059C8">
        <w:rPr>
          <w:rFonts w:ascii="Spectral" w:hAnsi="Spectral"/>
          <w:sz w:val="22"/>
          <w:szCs w:val="22"/>
          <w:lang w:val="en-US"/>
        </w:rPr>
        <w:t xml:space="preserve">the Jubilee Centre for Character and Virtues, Oriel College, Oxford, UK. </w:t>
      </w:r>
    </w:p>
    <w:p w14:paraId="77790711" w14:textId="77777777" w:rsidR="0017783D" w:rsidRPr="003059C8" w:rsidRDefault="001778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Brienza, J. P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8, November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class as an ecological framework for the development of wisdom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Wisdom in Social Context” chaired by N. M. Weststrate at the </w:t>
      </w:r>
      <w:r w:rsidRPr="003059C8">
        <w:rPr>
          <w:rFonts w:ascii="Spectral" w:hAnsi="Spectral"/>
          <w:sz w:val="22"/>
          <w:szCs w:val="22"/>
          <w:lang w:val="en-CA"/>
        </w:rPr>
        <w:t xml:space="preserve">Annual Convention of the Gerontological Society of America, Boston, MS. </w:t>
      </w:r>
    </w:p>
    <w:p w14:paraId="45E4E6B4" w14:textId="77777777" w:rsidR="00FB5FD7" w:rsidRPr="003059C8" w:rsidRDefault="00A052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Varnum, M.E.V. (2018, August). </w:t>
      </w:r>
      <w:r w:rsidR="00FB5FD7" w:rsidRPr="003059C8">
        <w:rPr>
          <w:rFonts w:ascii="Spectral" w:hAnsi="Spectral"/>
          <w:i/>
          <w:sz w:val="22"/>
          <w:szCs w:val="22"/>
          <w:lang w:val="en-CA"/>
        </w:rPr>
        <w:t>Cultural change in collectivism around the world</w:t>
      </w:r>
      <w:r w:rsidR="00FB5FD7"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in the </w:t>
      </w:r>
      <w:r w:rsidRPr="003059C8">
        <w:rPr>
          <w:rFonts w:ascii="Spectral" w:hAnsi="Spectral"/>
          <w:sz w:val="22"/>
          <w:szCs w:val="22"/>
          <w:lang w:val="en-US"/>
        </w:rPr>
        <w:t>in the symposium “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57F42" w:rsidRPr="003059C8">
        <w:rPr>
          <w:rFonts w:ascii="Spectral" w:hAnsi="Spectral"/>
          <w:sz w:val="22"/>
          <w:szCs w:val="22"/>
          <w:lang w:val="en-US"/>
        </w:rPr>
        <w:t>Changing L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andscape of </w:t>
      </w:r>
      <w:r w:rsidR="00657F42" w:rsidRPr="003059C8">
        <w:rPr>
          <w:rFonts w:ascii="Spectral" w:hAnsi="Spectral"/>
          <w:sz w:val="22"/>
          <w:szCs w:val="22"/>
          <w:lang w:val="en-US"/>
        </w:rPr>
        <w:t xml:space="preserve">Asian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Collectivism in the Globalizing </w:t>
      </w:r>
      <w:r w:rsidR="00657F42" w:rsidRPr="003059C8">
        <w:rPr>
          <w:rFonts w:ascii="Spectral" w:hAnsi="Spectral"/>
          <w:sz w:val="22"/>
          <w:szCs w:val="22"/>
          <w:lang w:val="en-US"/>
        </w:rPr>
        <w:t>E</w:t>
      </w:r>
      <w:r w:rsidR="00FB5FD7" w:rsidRPr="003059C8">
        <w:rPr>
          <w:rFonts w:ascii="Spectral" w:hAnsi="Spectral"/>
          <w:sz w:val="22"/>
          <w:szCs w:val="22"/>
          <w:lang w:val="en-US"/>
        </w:rPr>
        <w:t>ra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L. Sundararajan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FB5FD7" w:rsidRPr="003059C8">
        <w:rPr>
          <w:rFonts w:ascii="Spectral" w:hAnsi="Spectral"/>
          <w:sz w:val="22"/>
          <w:szCs w:val="22"/>
          <w:lang w:val="en-CA"/>
        </w:rPr>
        <w:t>126</w:t>
      </w:r>
      <w:r w:rsidR="00FB5FD7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FB5FD7" w:rsidRPr="003059C8">
        <w:rPr>
          <w:rFonts w:ascii="Spectral" w:hAnsi="Spectral"/>
          <w:sz w:val="22"/>
          <w:szCs w:val="22"/>
          <w:lang w:val="en-CA"/>
        </w:rPr>
        <w:t xml:space="preserve"> Annual Convention of the American Psychological Association, San Francisco, CA</w:t>
      </w:r>
      <w:r w:rsidR="0017783D" w:rsidRPr="003059C8">
        <w:rPr>
          <w:rFonts w:ascii="Spectral" w:hAnsi="Spectral"/>
          <w:sz w:val="22"/>
          <w:szCs w:val="22"/>
          <w:lang w:val="en-CA"/>
        </w:rPr>
        <w:t>.</w:t>
      </w:r>
    </w:p>
    <w:p w14:paraId="63DE357C" w14:textId="77777777" w:rsidR="009D182C" w:rsidRPr="003059C8" w:rsidRDefault="009D182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Jul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, Balance and Bias: Towards a process‐sensitive measurement of wisdom‐related qualit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New Directions in Wisdom Research” chaired by E. Jayawickreme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European Conference on Personality, Zadar, Croatia. </w:t>
      </w:r>
    </w:p>
    <w:p w14:paraId="7E10B2BB" w14:textId="77777777" w:rsidR="003D6DCD" w:rsidRPr="003059C8" w:rsidRDefault="003D6DC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>, Na, J., Varnum, M. E. W., Kitayama, S. &amp; Nisbett, R. E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Pr="003059C8">
        <w:rPr>
          <w:rFonts w:ascii="Spectral" w:hAnsi="Spectral"/>
          <w:sz w:val="22"/>
          <w:szCs w:val="22"/>
          <w:lang w:val="en-CA"/>
        </w:rPr>
        <w:t>July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orientation and cognitive style across cultures, classes, and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i/>
          <w:sz w:val="22"/>
          <w:szCs w:val="22"/>
          <w:lang w:val="en-CA"/>
        </w:rPr>
        <w:t>Divergent patterns, reliability, and isomorphisms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Cultural and Cross-cultural research traditions: Complementary or Incommensurable?” chaired by J. Fontaine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the </w:t>
      </w:r>
      <w:r w:rsidRPr="003059C8">
        <w:rPr>
          <w:rFonts w:ascii="Spectral" w:hAnsi="Spectral"/>
          <w:sz w:val="22"/>
          <w:szCs w:val="22"/>
          <w:lang w:val="en-CA"/>
        </w:rPr>
        <w:t>24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3059C8" w:rsidRDefault="000632F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Varnum, M, E. W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="003D6DCD" w:rsidRPr="003059C8"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Global shifts in clima</w:t>
      </w:r>
      <w:r w:rsidR="008332D4" w:rsidRPr="003059C8">
        <w:rPr>
          <w:rFonts w:ascii="Spectral" w:hAnsi="Spectral"/>
          <w:i/>
          <w:sz w:val="22"/>
          <w:szCs w:val="22"/>
          <w:lang w:val="en-CA"/>
        </w:rPr>
        <w:t>t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e, development, and individualism: Cultural change across 78 countr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="003D6DCD" w:rsidRPr="003059C8">
        <w:rPr>
          <w:rFonts w:ascii="Spectral" w:hAnsi="Spectral"/>
          <w:sz w:val="22"/>
          <w:szCs w:val="22"/>
          <w:lang w:val="en-US"/>
        </w:rPr>
        <w:t xml:space="preserve">in the symposium “Climato-economic Imprints on Culture” chaired by E. van de Vliert (Chair) at the </w:t>
      </w:r>
      <w:r w:rsidR="003D6DCD" w:rsidRPr="003059C8">
        <w:rPr>
          <w:rFonts w:ascii="Spectral" w:hAnsi="Spectral"/>
          <w:sz w:val="22"/>
          <w:szCs w:val="22"/>
          <w:lang w:val="en-CA"/>
        </w:rPr>
        <w:t>24</w:t>
      </w:r>
      <w:r w:rsidR="003D6DCD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19FD654E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CA"/>
        </w:rPr>
        <w:t>Cultivating the good life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Student/Early Career Data Blitz at the 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</w:t>
      </w:r>
    </w:p>
    <w:p w14:paraId="0C767160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ural Change in a Global Community: The How and the Wh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in a Globalizing World” chaired by K. Wu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Chair)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 </w:t>
      </w:r>
    </w:p>
    <w:p w14:paraId="1F128690" w14:textId="77777777" w:rsidR="008472E5" w:rsidRPr="003059C8" w:rsidRDefault="008472E5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b/>
          <w:lang w:val="en-US" w:eastAsia="ru-RU"/>
        </w:rPr>
        <w:t>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Wisdom as meta-cognition: Measurement, utility, and interventions.</w:t>
      </w:r>
      <w:r w:rsidRPr="003059C8">
        <w:rPr>
          <w:rFonts w:ascii="Spectral" w:hAnsi="Spectral" w:cs="Times New Roman"/>
          <w:lang w:val="en-US" w:eastAsia="ru-RU"/>
        </w:rPr>
        <w:t xml:space="preserve"> Paper presented in the symposium “Advances in Meta-cognition: Implications for Thoughts, Motivation, Emotions, and Wisdom” chaired by </w:t>
      </w:r>
      <w:r w:rsidRPr="003059C8">
        <w:rPr>
          <w:rFonts w:ascii="Spectral" w:hAnsi="Spectral" w:cs="Times New Roman"/>
          <w:b/>
          <w:lang w:val="en-US" w:eastAsia="ru-RU"/>
        </w:rPr>
        <w:t>I. Grossmann</w:t>
      </w:r>
      <w:r w:rsidRPr="003059C8">
        <w:rPr>
          <w:rFonts w:ascii="Spectral" w:hAnsi="Spectral" w:cs="Times New Roman"/>
          <w:lang w:val="en-US" w:eastAsia="ru-RU"/>
        </w:rPr>
        <w:t xml:space="preserve"> (Chair) and Abigail Scholer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07C3A468" w14:textId="77777777" w:rsidR="0030327C" w:rsidRPr="003059C8" w:rsidRDefault="0030327C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lang w:val="en-US" w:eastAsia="ru-RU"/>
        </w:rPr>
        <w:t>Varnum, M.E.W, &amp;</w:t>
      </w:r>
      <w:r w:rsidRPr="003059C8">
        <w:rPr>
          <w:rFonts w:ascii="Spectral" w:hAnsi="Spectral" w:cs="Times New Roman"/>
          <w:b/>
          <w:lang w:val="en-US" w:eastAsia="ru-RU"/>
        </w:rPr>
        <w:t xml:space="preserve"> 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Using Ecology to Understand Patterns of Cultural Change.</w:t>
      </w:r>
      <w:r w:rsidRPr="003059C8">
        <w:rPr>
          <w:rFonts w:ascii="Spectral" w:hAnsi="Spectral" w:cs="Times New Roman"/>
          <w:lang w:val="en-US" w:eastAsia="ru-RU"/>
        </w:rPr>
        <w:t xml:space="preserve"> Paper to be presented in the symposium “The Psychology of Ecology: Key Dimensions of the Physical and Social World” chaired by Oliver Sng and Josh Ackerman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67190E2D" w14:textId="77777777" w:rsidR="00782A39" w:rsidRPr="003059C8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July). </w:t>
      </w:r>
      <w:r w:rsidRPr="003059C8">
        <w:rPr>
          <w:rFonts w:ascii="Spectral" w:hAnsi="Spectral"/>
          <w:i/>
          <w:sz w:val="22"/>
          <w:szCs w:val="22"/>
          <w:lang w:val="en-US"/>
        </w:rPr>
        <w:t>The power of the situation for unveiling insights about daily wisdom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ituating Wisdom in the Context of Everyday Life: States, Traits, and Changes over Lifespa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at the 2017 </w:t>
      </w:r>
      <w:r w:rsidR="00246408" w:rsidRPr="003059C8">
        <w:rPr>
          <w:rFonts w:ascii="Spectral" w:hAnsi="Spectral"/>
          <w:sz w:val="22"/>
          <w:szCs w:val="22"/>
          <w:lang w:val="en-CA"/>
        </w:rPr>
        <w:t xml:space="preserve">Congress of the </w:t>
      </w:r>
      <w:r w:rsidRPr="003059C8">
        <w:rPr>
          <w:rFonts w:ascii="Spectral" w:hAnsi="Spectral"/>
          <w:sz w:val="22"/>
          <w:szCs w:val="22"/>
          <w:lang w:val="en-CA"/>
        </w:rPr>
        <w:t>International Association for Gerontology and Geriatrics, San Francisco, California.</w:t>
      </w:r>
    </w:p>
    <w:p w14:paraId="6A9E5551" w14:textId="77777777" w:rsidR="008A7274" w:rsidRPr="003059C8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eastAsia="Times" w:hAnsi="Spectral"/>
          <w:sz w:val="22"/>
          <w:szCs w:val="22"/>
          <w:lang w:val="en-CA" w:eastAsia="en-US"/>
        </w:rPr>
      </w:pP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Huynh, A. C.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Kung, F. Y. H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b/>
          <w:sz w:val="22"/>
          <w:szCs w:val="22"/>
          <w:lang w:val="de-DE" w:eastAsia="en-US"/>
        </w:rPr>
        <w:t>Grossmann, I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>., &amp; Eibach, R. P. (</w:t>
      </w:r>
      <w:r w:rsidR="00FA70BF" w:rsidRPr="003059C8">
        <w:rPr>
          <w:rFonts w:ascii="Spectral" w:eastAsia="Times" w:hAnsi="Spectral"/>
          <w:sz w:val="22"/>
          <w:szCs w:val="22"/>
          <w:lang w:val="de-DE" w:eastAsia="en-US"/>
        </w:rPr>
        <w:t>2017, June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)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iversity and culture: The impact of diverse environments on cultural values, self-perceptions, and academic performance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ata Blitz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to be presented at the 78</w:t>
      </w:r>
      <w:r w:rsidRPr="003059C8">
        <w:rPr>
          <w:rFonts w:ascii="Spectral" w:eastAsia="Times" w:hAnsi="Spectral"/>
          <w:sz w:val="22"/>
          <w:szCs w:val="22"/>
          <w:vertAlign w:val="superscript"/>
          <w:lang w:val="en-US" w:eastAsia="en-US"/>
        </w:rPr>
        <w:t>th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Annual Convention of the Canadian Psychological Association, </w:t>
      </w:r>
      <w:r w:rsidRPr="003059C8">
        <w:rPr>
          <w:rFonts w:ascii="Spectral" w:hAnsi="Spectral"/>
          <w:sz w:val="22"/>
          <w:szCs w:val="22"/>
          <w:lang w:val="en-US" w:eastAsia="en-US"/>
        </w:rPr>
        <w:t>Toronto, Ontario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>, Canada.</w:t>
      </w:r>
    </w:p>
    <w:p w14:paraId="00C58D4D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Tse,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 and Wise Reasoning: The Cognitive Benefits of Adopting an Advisory Mindset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</w:t>
      </w:r>
      <w:r w:rsidR="00782A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“Tell Me Something I Don’t Know: The Psychological Processes and Consequences of Expertise and </w:t>
      </w:r>
      <w:r w:rsidR="00782A39" w:rsidRPr="003059C8">
        <w:rPr>
          <w:rFonts w:ascii="Spectral" w:hAnsi="Spectral"/>
          <w:sz w:val="22"/>
          <w:szCs w:val="22"/>
          <w:lang w:val="en-US"/>
        </w:rPr>
        <w:t>G</w:t>
      </w:r>
      <w:r w:rsidRPr="003059C8">
        <w:rPr>
          <w:rFonts w:ascii="Spectral" w:hAnsi="Spectral"/>
          <w:sz w:val="22"/>
          <w:szCs w:val="22"/>
          <w:lang w:val="en-US"/>
        </w:rPr>
        <w:t xml:space="preserve">iving Advice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C. Huynh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</w:t>
      </w:r>
      <w:r w:rsidRPr="003059C8">
        <w:rPr>
          <w:rFonts w:ascii="Spectral" w:hAnsi="Spectral"/>
          <w:sz w:val="22"/>
          <w:szCs w:val="22"/>
          <w:lang w:val="en-CA"/>
        </w:rPr>
        <w:t>at 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E3314B3" w14:textId="77777777" w:rsidR="005C1F22" w:rsidRPr="003059C8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Wise deliberation sustains cooperation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3F2B04" w:rsidRPr="003059C8">
        <w:rPr>
          <w:rFonts w:ascii="Spectral" w:hAnsi="Spectral"/>
          <w:sz w:val="22"/>
          <w:szCs w:val="22"/>
          <w:lang w:val="en-US"/>
        </w:rPr>
        <w:t>Competitive p</w:t>
      </w:r>
      <w:r w:rsidRPr="003059C8">
        <w:rPr>
          <w:rFonts w:ascii="Spectral" w:hAnsi="Spectral"/>
          <w:sz w:val="22"/>
          <w:szCs w:val="22"/>
          <w:lang w:val="en-US"/>
        </w:rPr>
        <w:t>aper presented at the 1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Southern Ontario Behavioural Decision Research Conference, Kingston, ON.</w:t>
      </w:r>
    </w:p>
    <w:p w14:paraId="7A0E9EEC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, wisdom, and reasoning about intergroup conflict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Group Flourishing Benefits </w:t>
      </w:r>
      <w:r w:rsidR="00A45DD4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Hope, Wisdom, Blame, and Social Roles” chaired by K. Vohs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0E6194EE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Searching for</w:t>
      </w:r>
      <w:r w:rsidRPr="003059C8">
        <w:rPr>
          <w:rFonts w:ascii="Spectral" w:hAnsi="Spectral"/>
          <w:sz w:val="22"/>
          <w:szCs w:val="22"/>
          <w:lang w:val="en-US"/>
        </w:rPr>
        <w:t xml:space="preserve"> w</w:t>
      </w:r>
      <w:r w:rsidRPr="003059C8">
        <w:rPr>
          <w:rFonts w:ascii="Spectral" w:hAnsi="Spectral"/>
          <w:i/>
          <w:sz w:val="22"/>
          <w:szCs w:val="22"/>
          <w:lang w:val="en-US"/>
        </w:rPr>
        <w:t>isdom: Personal quality or situation-contingent proces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New Perspectives on Age-Old Questions” chaired by T. Talhelm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4A6A65F0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>, &amp; Varnum, M.E.W. (</w:t>
      </w:r>
      <w:r w:rsidR="004E494A" w:rsidRPr="003059C8">
        <w:rPr>
          <w:rFonts w:ascii="Spectral" w:hAnsi="Spectral"/>
          <w:sz w:val="22"/>
          <w:szCs w:val="22"/>
          <w:lang w:val="en-CA"/>
        </w:rPr>
        <w:t>2017, Jan</w:t>
      </w:r>
      <w:r w:rsidRPr="003059C8">
        <w:rPr>
          <w:rFonts w:ascii="Spectral" w:hAnsi="Spectral"/>
          <w:sz w:val="22"/>
          <w:szCs w:val="22"/>
          <w:lang w:val="en-CA"/>
        </w:rPr>
        <w:t>). Social class and the rise of individualism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ymposium “How Social-Class Cultures Shape Human Functioning and Flourishing” chaired by P. Dietze and E. Knowles (Co-Chair)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3059C8" w:rsidRDefault="004E494A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Tse,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Good advice pays back: The act of giving advice promotes wiser reasoning about politics and daily life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tudent/Early Career Data Blitz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3059C8" w:rsidRDefault="006217BB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 Santos, H.C.</w:t>
      </w:r>
      <w:r w:rsidRPr="003059C8">
        <w:rPr>
          <w:rFonts w:ascii="Spectral" w:hAnsi="Spectral"/>
          <w:sz w:val="22"/>
          <w:szCs w:val="22"/>
          <w:lang w:val="en-CA"/>
        </w:rPr>
        <w:t>, &amp;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Understanding our cultural ecology: How ethnically diverse networks are shaping cultural values</w:t>
      </w:r>
      <w:r w:rsidRPr="003059C8">
        <w:rPr>
          <w:rFonts w:ascii="Spectral" w:hAnsi="Spectral"/>
          <w:sz w:val="22"/>
          <w:szCs w:val="22"/>
          <w:lang w:val="en-CA"/>
        </w:rPr>
        <w:t>. Paper presented at the Data Blitz at the Advances in Cultural Psychology Pre-conference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3059C8" w:rsidRDefault="005638AC" w:rsidP="004D2E7D">
      <w:pPr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A45DD4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text. </w:t>
      </w:r>
      <w:r w:rsidR="006217BB" w:rsidRPr="003059C8">
        <w:rPr>
          <w:rFonts w:ascii="Spectral" w:hAnsi="Spectral"/>
          <w:sz w:val="22"/>
          <w:szCs w:val="22"/>
          <w:lang w:val="en-US"/>
        </w:rPr>
        <w:t xml:space="preserve">Talk </w:t>
      </w:r>
      <w:r w:rsidRPr="003059C8">
        <w:rPr>
          <w:rFonts w:ascii="Spectral" w:hAnsi="Spectral"/>
          <w:sz w:val="22"/>
          <w:szCs w:val="22"/>
          <w:lang w:val="en-US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-related reasoning: Experimental and diary evidence of malleability in daily life. </w:t>
      </w:r>
      <w:r w:rsidRPr="003059C8">
        <w:rPr>
          <w:rFonts w:ascii="Spectral" w:hAnsi="Spectral"/>
          <w:sz w:val="22"/>
          <w:szCs w:val="22"/>
          <w:lang w:val="en-US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, Huynh, A.C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Varnum, M.E.W.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ise of individualism: Determinants and moderators of cultural change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in the invited symposium “Social / cultural change: Determinants, moderators, and consequences” chaired by T.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Hamamura at </w:t>
      </w:r>
      <w:r w:rsidR="00C978FA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13A296B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ross-cultural developmental psychology of emotion. </w:t>
      </w:r>
      <w:r w:rsidRPr="003059C8">
        <w:rPr>
          <w:rFonts w:ascii="Spectral" w:hAnsi="Spectral"/>
          <w:sz w:val="22"/>
          <w:szCs w:val="22"/>
          <w:lang w:val="en-US"/>
        </w:rPr>
        <w:t>Discussant in the symposium “Continuity and changes in emotion socialization with globalization” chaired by M. Karasawa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53EDB9A3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.</w:t>
      </w:r>
      <w:r w:rsidRPr="003059C8">
        <w:rPr>
          <w:rFonts w:ascii="Spectral" w:hAnsi="Spectral"/>
          <w:sz w:val="22"/>
          <w:szCs w:val="22"/>
          <w:lang w:val="de-DE"/>
        </w:rPr>
        <w:t xml:space="preserve">, Eibach, R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Culture, fixed-world beliefs, and perceptions of identity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Oakes, H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Grossmann, I. (2016, July). </w:t>
      </w:r>
      <w:r w:rsidRPr="003059C8">
        <w:rPr>
          <w:rFonts w:ascii="Spectral" w:hAnsi="Spectral"/>
          <w:i/>
          <w:sz w:val="22"/>
          <w:szCs w:val="22"/>
          <w:lang w:val="en-CA"/>
        </w:rPr>
        <w:t>Promoting wise reasoning in interpersonal conflicts: The interactive roles of power and interpersonal expectations</w:t>
      </w:r>
      <w:r w:rsidRPr="003059C8">
        <w:rPr>
          <w:rFonts w:ascii="Spectral" w:hAnsi="Spectral"/>
          <w:sz w:val="22"/>
          <w:szCs w:val="22"/>
          <w:lang w:val="en-CA"/>
        </w:rPr>
        <w:t>. Paper presented at the conference of the International Association for Relationship Research</w:t>
      </w:r>
      <w:r w:rsidR="00445969" w:rsidRPr="003059C8">
        <w:rPr>
          <w:rFonts w:ascii="Spectral" w:hAnsi="Spectral"/>
          <w:sz w:val="22"/>
          <w:szCs w:val="22"/>
          <w:lang w:val="en-CA"/>
        </w:rPr>
        <w:t>, Toronto, Canada</w:t>
      </w:r>
      <w:r w:rsidRPr="003059C8">
        <w:rPr>
          <w:rFonts w:ascii="Spectral" w:hAnsi="Spectral"/>
          <w:sz w:val="22"/>
          <w:szCs w:val="22"/>
          <w:lang w:val="en-CA"/>
        </w:rPr>
        <w:t>.</w:t>
      </w:r>
    </w:p>
    <w:p w14:paraId="5F288C30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Emotional complexity: Clarifying definitions and cultural c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Operationalizing affective complexity: Theory, measurement, and applications” chaired by R. Gonzalez (Chair) and J. Smith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7FC83716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Bringing about cultural change: The role of ethnic and linguistic diversity in shift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al transmission and change: Mechanisms and psychological consequence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 (</w:t>
      </w:r>
      <w:r w:rsidRPr="003059C8">
        <w:rPr>
          <w:rFonts w:ascii="Spectral" w:hAnsi="Spectral"/>
          <w:sz w:val="22"/>
          <w:szCs w:val="22"/>
          <w:lang w:val="en-US"/>
        </w:rPr>
        <w:t xml:space="preserve">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/>
          <w:sz w:val="22"/>
          <w:szCs w:val="22"/>
          <w:lang w:val="en-CA"/>
        </w:rPr>
        <w:t>, Grossmann, I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A246F7" w:rsidRPr="003059C8">
        <w:rPr>
          <w:rFonts w:ascii="Spectral" w:hAnsi="Spectral"/>
          <w:sz w:val="22"/>
          <w:szCs w:val="22"/>
          <w:lang w:val="en-CA"/>
        </w:rPr>
        <w:t>, &amp; Vohs. K. D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Making wise predictions about the futur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dvances in prospection research: Making the future bright” chaired by B. A. Teachman at </w:t>
      </w:r>
      <w:r w:rsidR="00180ACE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3059C8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Emotional 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mplexity: Clarifying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finitions and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al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Flash talk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6A48C0F0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Varnum, M. E. V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Unpacking the rise of individualism: Social structure, infectious diseases, disasters, secularism and cultural change in America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times they have changed: Cultural change and reactions to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generational differences” chaired by J. Grubbs (Chair) &amp; J. Exline (Co-chair) </w:t>
      </w:r>
      <w:r w:rsidR="0000245E" w:rsidRPr="003059C8">
        <w:rPr>
          <w:rFonts w:ascii="Spectral" w:hAnsi="Spectral"/>
          <w:sz w:val="22"/>
          <w:szCs w:val="22"/>
          <w:lang w:val="en-US"/>
        </w:rPr>
        <w:t>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Ego-decentered reasoning predicts cross-domain prosocia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evolution and maintenance of human prosociality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</w:t>
      </w:r>
      <w:r w:rsidR="00154DDA" w:rsidRPr="003059C8">
        <w:rPr>
          <w:rFonts w:ascii="Spectral" w:hAnsi="Spectral"/>
          <w:sz w:val="22"/>
          <w:szCs w:val="22"/>
          <w:lang w:val="en-US"/>
        </w:rPr>
        <w:t xml:space="preserve"> 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3059C8" w:rsidRDefault="00D926ED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  <w:lang w:val="en-US"/>
        </w:rPr>
        <w:t>Grossmann, I.</w:t>
      </w:r>
      <w:r w:rsidRPr="003059C8">
        <w:rPr>
          <w:rFonts w:ascii="Spectral" w:hAnsi="Spectral" w:cs="Times New Roman"/>
          <w:lang w:val="en-US"/>
        </w:rPr>
        <w:t xml:space="preserve"> (2015, November). </w:t>
      </w:r>
      <w:r w:rsidRPr="003059C8">
        <w:rPr>
          <w:rFonts w:ascii="Spectral" w:hAnsi="Spectral" w:cs="Times New Roman"/>
          <w:i/>
          <w:lang w:val="en-US"/>
        </w:rPr>
        <w:t>Beat of the wise heart: Self-distancing moderates the relationship between wise reasoning and cardiac vagal tone.</w:t>
      </w:r>
      <w:r w:rsidRPr="003059C8">
        <w:rPr>
          <w:rFonts w:ascii="Spectral" w:hAnsi="Spectral" w:cs="Times New Roman"/>
          <w:lang w:val="en-US"/>
        </w:rPr>
        <w:t xml:space="preserve"> Paper presented in the symposium “Situational and long-term predictors of wisdom” </w:t>
      </w:r>
      <w:r w:rsidRPr="003059C8">
        <w:rPr>
          <w:rFonts w:ascii="Spectral" w:hAnsi="Spectral" w:cs="Times New Roman"/>
        </w:rPr>
        <w:t>chaired by U. M. Staudinger at the 68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Orlando, FL.</w:t>
      </w:r>
    </w:p>
    <w:p w14:paraId="75DA285C" w14:textId="77777777" w:rsidR="00214194" w:rsidRPr="003059C8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The rise of individualism: The universality and cultural specificity of cultural change in 42 countries</w:t>
      </w:r>
      <w:r w:rsidRPr="003059C8">
        <w:rPr>
          <w:rFonts w:ascii="Spectral" w:hAnsi="Spectral"/>
          <w:sz w:val="22"/>
          <w:szCs w:val="22"/>
          <w:lang w:val="en-US"/>
        </w:rPr>
        <w:t>. Paper presented at the 1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Biennial Conference of the Asian Association of Social Psychology, Cebu City, </w:t>
      </w:r>
      <w:r w:rsidR="000C3179" w:rsidRPr="003059C8">
        <w:rPr>
          <w:rFonts w:ascii="Spectral" w:hAnsi="Spectral"/>
          <w:sz w:val="22"/>
          <w:szCs w:val="22"/>
          <w:lang w:val="en-US"/>
        </w:rPr>
        <w:t>Philippines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82182F6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Brigard, F., Luco, A., Newman, G. E., Knobe, J. (2015, </w:t>
      </w:r>
      <w:r w:rsidR="00A70F3B" w:rsidRPr="003059C8">
        <w:rPr>
          <w:rFonts w:ascii="Spectral" w:hAnsi="Spectral"/>
          <w:sz w:val="22"/>
          <w:szCs w:val="22"/>
          <w:lang w:val="en-US"/>
        </w:rPr>
        <w:t>Jul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Is there universal belief in a good true self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</w:t>
      </w:r>
      <w:r w:rsidR="00A70F3B" w:rsidRPr="003059C8">
        <w:rPr>
          <w:rFonts w:ascii="Spectral" w:hAnsi="Spectral"/>
          <w:sz w:val="22"/>
          <w:szCs w:val="22"/>
          <w:lang w:val="en-US"/>
        </w:rPr>
        <w:t>23rd Annual Meeting of the European Society for Philosophy and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Tartu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Estonia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3BB0402" w14:textId="77777777" w:rsidR="00740D7F" w:rsidRPr="003059C8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&amp; Kitayama, S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July). </w:t>
      </w:r>
      <w:r w:rsidRPr="003059C8">
        <w:rPr>
          <w:rFonts w:ascii="Spectral" w:hAnsi="Spectral"/>
          <w:i/>
          <w:sz w:val="22"/>
          <w:szCs w:val="22"/>
          <w:lang w:val="en-US"/>
        </w:rPr>
        <w:t>A cultural perspective on emotional experiences across the life 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Emotions across adulthood: The role of cognition, motivation, and culture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Alexandra M. Freund (Co-Chair) at the </w:t>
      </w:r>
      <w:r w:rsidR="00290573" w:rsidRPr="003059C8">
        <w:rPr>
          <w:rFonts w:ascii="Spectral" w:hAnsi="Spectral"/>
          <w:sz w:val="22"/>
          <w:szCs w:val="22"/>
          <w:lang w:val="en-CA"/>
        </w:rPr>
        <w:t>the International Society for Research on Emotion conference at the University of Geneva, Geneva, Switzerland.</w:t>
      </w:r>
    </w:p>
    <w:p w14:paraId="7BDB1038" w14:textId="77777777" w:rsidR="004F6763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bookmarkStart w:id="36" w:name="_Hlk63976601"/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De Brigard, F., Luco, A., Newman, G. E., Knobe, J. (2015</w:t>
      </w:r>
      <w:r w:rsidR="00AF1E20" w:rsidRPr="003059C8">
        <w:rPr>
          <w:rFonts w:ascii="Spectral" w:hAnsi="Spectral"/>
          <w:sz w:val="22"/>
          <w:szCs w:val="22"/>
          <w:lang w:val="en-US"/>
        </w:rPr>
        <w:t>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 there universal belief in a good true self? </w:t>
      </w:r>
      <w:r w:rsidRPr="003059C8">
        <w:rPr>
          <w:rFonts w:ascii="Spectral" w:hAnsi="Spectral"/>
          <w:sz w:val="22"/>
          <w:szCs w:val="22"/>
          <w:lang w:val="en-US"/>
        </w:rPr>
        <w:t>Paper presented at the 2015 Meeting of the Society for Philosophy and Psychology, Durham, North Carolina.</w:t>
      </w:r>
    </w:p>
    <w:bookmarkEnd w:id="36"/>
    <w:p w14:paraId="0E5DBA92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5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e reasoning: Evidence of cultural variability and modifiabi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President’s New Researcher’s Award Symposium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convention of the Canadian Psychological Association in Ottawa, ON.</w:t>
      </w:r>
    </w:p>
    <w:p w14:paraId="0A5F7507" w14:textId="77777777" w:rsidR="00E425F9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, I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(2015, March). </w:t>
      </w:r>
      <w:r w:rsidR="00E425F9" w:rsidRPr="003059C8">
        <w:rPr>
          <w:rFonts w:ascii="Spectral" w:hAnsi="Spectral"/>
          <w:i/>
          <w:sz w:val="22"/>
          <w:szCs w:val="22"/>
          <w:lang w:val="en-US"/>
        </w:rPr>
        <w:t>Wisdom and prospection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Making sense of the future: Towards an integrative science of prospection” chaired by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at the inaugural International Convention of Psychological Science (ICPS), Amsterdam, Netherlands.</w:t>
      </w:r>
    </w:p>
    <w:p w14:paraId="624BFD27" w14:textId="77777777" w:rsidR="00731173" w:rsidRPr="003059C8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October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Emotional complexity, culture and the self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Paper presented in a symposium “The Cultural Shaping of Negative Emotion and Thei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Implications fo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Empathy and Sympathy” chaired by J. Tsai and B. Mesquita at the 50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Annual Me</w:t>
      </w:r>
      <w:r w:rsidR="00E425F9" w:rsidRPr="003059C8">
        <w:rPr>
          <w:rFonts w:ascii="Spectral" w:hAnsi="Spectral"/>
          <w:bCs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sz w:val="22"/>
          <w:szCs w:val="22"/>
          <w:lang w:val="en-US"/>
        </w:rPr>
        <w:t>ting of the Society of Experimental Social Psychology in Columbus, Ohio.</w:t>
      </w:r>
    </w:p>
    <w:p w14:paraId="432AB955" w14:textId="77777777" w:rsidR="00DB3F1B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l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Understanding Wisdom in Later Life: Implications for Practice” chaired by B. Knight at the 28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International Congress of Applied Psychology in Paris, France.</w:t>
      </w:r>
    </w:p>
    <w:p w14:paraId="62B3E587" w14:textId="77777777" w:rsidR="005F7B66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ne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3059C8" w:rsidRDefault="00CD3EDE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</w:t>
      </w:r>
      <w:r w:rsidRPr="003059C8">
        <w:rPr>
          <w:rFonts w:ascii="Spectral" w:hAnsi="Spectral" w:cs="Times New Roman"/>
        </w:rPr>
        <w:t xml:space="preserve">. (2013, November). </w:t>
      </w:r>
      <w:r w:rsidRPr="003059C8">
        <w:rPr>
          <w:rFonts w:ascii="Spectral" w:hAnsi="Spectral" w:cs="Times New Roman"/>
          <w:i/>
        </w:rPr>
        <w:t>Smart, but not wise? Relationship between wise reasoning and intelligence.</w:t>
      </w:r>
      <w:r w:rsidRPr="003059C8">
        <w:rPr>
          <w:rFonts w:ascii="Spectral" w:hAnsi="Spectral" w:cs="Times New Roman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New Orleans, LA</w:t>
      </w:r>
      <w:r w:rsidR="00961CEC" w:rsidRPr="003059C8">
        <w:rPr>
          <w:rFonts w:ascii="Spectral" w:hAnsi="Spectral" w:cs="Times New Roman"/>
        </w:rPr>
        <w:t>.</w:t>
      </w:r>
    </w:p>
    <w:p w14:paraId="7878CEAB" w14:textId="64D60EB0" w:rsidR="007C49DC" w:rsidRPr="003059C8" w:rsidRDefault="007C49DC" w:rsidP="004D2E7D">
      <w:pPr>
        <w:pStyle w:val="NoSpacing"/>
        <w:spacing w:after="240"/>
        <w:ind w:left="720" w:hanging="706"/>
        <w:rPr>
          <w:rFonts w:ascii="Spectral" w:hAnsi="Spectral" w:cs="Times New Roman"/>
          <w:lang w:eastAsia="en-CA"/>
        </w:rPr>
      </w:pPr>
      <w:r w:rsidRPr="003059C8">
        <w:rPr>
          <w:rFonts w:ascii="Spectral" w:hAnsi="Spectral" w:cs="Times New Roman"/>
          <w:u w:val="single"/>
          <w:lang w:val="de-DE" w:eastAsia="en-CA"/>
        </w:rPr>
        <w:t>Schryer, E.</w:t>
      </w:r>
      <w:r w:rsidRPr="003059C8">
        <w:rPr>
          <w:rFonts w:ascii="Spectral" w:hAnsi="Spectral" w:cs="Times New Roman"/>
          <w:lang w:val="de-DE" w:eastAsia="en-CA"/>
        </w:rPr>
        <w:t xml:space="preserve">, </w:t>
      </w:r>
      <w:r w:rsidRPr="003059C8">
        <w:rPr>
          <w:rFonts w:ascii="Spectral" w:hAnsi="Spectral" w:cs="Times New Roman"/>
          <w:b/>
          <w:lang w:val="de-DE" w:eastAsia="en-CA"/>
        </w:rPr>
        <w:t>Grossmann, I.,</w:t>
      </w:r>
      <w:r w:rsidRPr="003059C8">
        <w:rPr>
          <w:rFonts w:ascii="Spectral" w:hAnsi="Spectral" w:cs="Times New Roman"/>
          <w:lang w:val="de-DE" w:eastAsia="en-CA"/>
        </w:rPr>
        <w:t xml:space="preserve"> Mock, S., &amp; Eibach, E. (2013, October). </w:t>
      </w:r>
      <w:r w:rsidRPr="003059C8">
        <w:rPr>
          <w:rFonts w:ascii="Spectral" w:hAnsi="Spectral" w:cs="Times New Roman"/>
          <w:i/>
          <w:lang w:eastAsia="en-CA"/>
        </w:rPr>
        <w:t>What does it mean to feel older or younger? A socio-communication account of perceived aging</w:t>
      </w:r>
      <w:r w:rsidRPr="003059C8">
        <w:rPr>
          <w:rFonts w:ascii="Spectral" w:hAnsi="Spectral" w:cs="Times New Roman"/>
          <w:lang w:eastAsia="en-CA"/>
        </w:rPr>
        <w:t>. Paper presented at</w:t>
      </w:r>
      <w:r w:rsidRPr="003059C8">
        <w:rPr>
          <w:rFonts w:ascii="Spectral" w:hAnsi="Spectral" w:cs="Times New Roman"/>
        </w:rPr>
        <w:t xml:space="preserve"> the 74th annual meeting of the Canadian Association on Gerontology – CAG2013: Aging…from Cells to Society</w:t>
      </w:r>
      <w:r w:rsidR="00E97C8F" w:rsidRPr="003059C8">
        <w:rPr>
          <w:rFonts w:ascii="Spectral" w:hAnsi="Spectral" w:cs="Times New Roman"/>
          <w:lang w:eastAsia="en-CA"/>
        </w:rPr>
        <w:t>, Halifax, New Brunswick</w:t>
      </w:r>
      <w:r w:rsidR="00961CEC" w:rsidRPr="003059C8">
        <w:rPr>
          <w:rFonts w:ascii="Spectral" w:hAnsi="Spectral" w:cs="Times New Roman"/>
          <w:lang w:eastAsia="en-CA"/>
        </w:rPr>
        <w:t>.</w:t>
      </w:r>
    </w:p>
    <w:p w14:paraId="48900968" w14:textId="1742AE95" w:rsidR="00095FA2" w:rsidRPr="003059C8" w:rsidRDefault="00095FA2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.</w:t>
      </w:r>
      <w:r w:rsidRPr="003059C8">
        <w:rPr>
          <w:rFonts w:ascii="Spectral" w:hAnsi="Spectral" w:cs="Times New Roman"/>
        </w:rPr>
        <w:t xml:space="preserve"> (</w:t>
      </w:r>
      <w:r w:rsidR="007013FE" w:rsidRPr="003059C8">
        <w:rPr>
          <w:rFonts w:ascii="Spectral" w:hAnsi="Spectral" w:cs="Times New Roman"/>
        </w:rPr>
        <w:t>2013, August</w:t>
      </w:r>
      <w:r w:rsidRPr="003059C8">
        <w:rPr>
          <w:rFonts w:ascii="Spectral" w:hAnsi="Spectral" w:cs="Times New Roman"/>
        </w:rPr>
        <w:t xml:space="preserve">). </w:t>
      </w:r>
      <w:r w:rsidRPr="003059C8">
        <w:rPr>
          <w:rFonts w:ascii="Spectral" w:hAnsi="Spectral" w:cs="Times New Roman"/>
          <w:i/>
        </w:rPr>
        <w:t>Emotional differentiation across eight cultures: Systematic evidence from written media and diary surveys.</w:t>
      </w:r>
      <w:r w:rsidRPr="003059C8">
        <w:rPr>
          <w:rFonts w:ascii="Spectral" w:hAnsi="Spectral" w:cs="Times New Roman"/>
        </w:rPr>
        <w:t xml:space="preserve"> Paper presented at the International Society for Research on Emotion conference at the University of C</w:t>
      </w:r>
      <w:r w:rsidR="00E97C8F" w:rsidRPr="003059C8">
        <w:rPr>
          <w:rFonts w:ascii="Spectral" w:hAnsi="Spectral" w:cs="Times New Roman"/>
        </w:rPr>
        <w:t xml:space="preserve">alifornia, Berkeley, </w:t>
      </w:r>
      <w:r w:rsidR="00961CEC" w:rsidRPr="003059C8">
        <w:rPr>
          <w:rFonts w:ascii="Spectral" w:hAnsi="Spectral" w:cs="Times New Roman"/>
        </w:rPr>
        <w:t>CA.</w:t>
      </w:r>
    </w:p>
    <w:p w14:paraId="6794CEED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US"/>
        </w:rPr>
        <w:t xml:space="preserve">&amp; Varnum, M.E.W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The rise of the middle</w:t>
      </w:r>
      <w:r w:rsidR="002A28CF" w:rsidRPr="003059C8">
        <w:rPr>
          <w:rFonts w:ascii="Spectral" w:hAnsi="Spectral"/>
          <w:i/>
          <w:sz w:val="22"/>
          <w:szCs w:val="22"/>
          <w:lang w:val="en-US"/>
        </w:rPr>
        <w:t>-class individualism in America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ociocultural approaches to values, academic engagement, and health” chaired by V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Kwan (Chair)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B040F6F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motional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tiation,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, and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>erspectiv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 Process-oriented approach to emotion regulation in a cross-cultural context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4FDBE5F" w14:textId="77777777" w:rsidR="00DA1097" w:rsidRPr="003059C8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513E87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513E87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3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hen distancing goes bad: Reasoning from the future perspective undermines effective conflict resolution for entity theorist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>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D7259EB" w14:textId="77777777" w:rsidR="009C4A05" w:rsidRPr="003059C8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Varnum, M. E. W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The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e of th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ddle-class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>ndividualism in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When and How Social Class Makes a Differences” chaired by J. Na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3F0F4258" w14:textId="77777777" w:rsidR="00BB5B48" w:rsidRPr="003059C8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Kross, E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lomon’s Paradox: Wisdom and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e in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os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>elation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So Close, So Far: Motivation, Metacognition, and Perceptions of Distance” chaired by M. Travers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69041FFD" w14:textId="77777777" w:rsidR="008B30F3" w:rsidRPr="003059C8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Ellsworth, P. C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9C4A05" w:rsidRPr="003059C8">
        <w:rPr>
          <w:rFonts w:ascii="Spectral" w:hAnsi="Spectral"/>
          <w:i/>
          <w:sz w:val="22"/>
          <w:szCs w:val="22"/>
          <w:lang w:val="en-US"/>
        </w:rPr>
        <w:t>Linguistic and cultural differences in emotional complexity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</w:t>
      </w:r>
      <w:r w:rsidR="009C4A05" w:rsidRPr="003059C8">
        <w:rPr>
          <w:rFonts w:ascii="Spectral" w:hAnsi="Spectral"/>
          <w:sz w:val="22"/>
          <w:szCs w:val="22"/>
          <w:lang w:val="en-US"/>
        </w:rPr>
        <w:t>The Emotion Lexicon: Underlying Dimensions and Cultural Differ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J. </w:t>
      </w:r>
      <w:r w:rsidR="009C4A05" w:rsidRPr="003059C8">
        <w:rPr>
          <w:rFonts w:ascii="Spectral" w:hAnsi="Spectral"/>
          <w:sz w:val="22"/>
          <w:szCs w:val="22"/>
          <w:lang w:val="en-US"/>
        </w:rPr>
        <w:t xml:space="preserve">Fontaine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BEB52CB" w14:textId="77777777" w:rsidR="00E6739A" w:rsidRPr="003059C8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November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 via psychological distanc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Wisdom as an Integration of Affect and Cognition: Life-Span Developmental Perspectives” chaired by U. Kunzmann &amp; S. Thomas at the 65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Scientific Meeting of the Gerontological Society </w:t>
      </w:r>
      <w:r w:rsidR="001905C4" w:rsidRPr="003059C8">
        <w:rPr>
          <w:rFonts w:ascii="Spectral" w:hAnsi="Spectral"/>
          <w:sz w:val="22"/>
          <w:szCs w:val="22"/>
          <w:lang w:val="en-US"/>
        </w:rPr>
        <w:t>of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, San Diego, </w:t>
      </w:r>
      <w:r w:rsidR="00E97C8F" w:rsidRPr="003059C8">
        <w:rPr>
          <w:rFonts w:ascii="Spectral" w:hAnsi="Spectral"/>
          <w:sz w:val="22"/>
          <w:szCs w:val="22"/>
          <w:lang w:val="en-US"/>
        </w:rPr>
        <w:t>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4B1B7BA" w14:textId="77777777" w:rsidR="00C972A7" w:rsidRPr="003059C8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July). </w:t>
      </w:r>
      <w:r w:rsidR="00821205" w:rsidRPr="003059C8">
        <w:rPr>
          <w:rFonts w:ascii="Spectral" w:hAnsi="Spectral"/>
          <w:i/>
          <w:sz w:val="22"/>
          <w:szCs w:val="22"/>
          <w:lang w:val="en-US"/>
        </w:rPr>
        <w:t>Emotion regulation and cultur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821205" w:rsidRPr="003059C8">
        <w:rPr>
          <w:rFonts w:ascii="Spectral" w:hAnsi="Spectral"/>
          <w:sz w:val="22"/>
          <w:szCs w:val="22"/>
          <w:lang w:val="en-US"/>
        </w:rPr>
        <w:t>Unpacking emotion regulation: From brain through mind to social contexts</w:t>
      </w:r>
      <w:r w:rsidRPr="003059C8">
        <w:rPr>
          <w:rFonts w:ascii="Spectral" w:hAnsi="Spectral"/>
          <w:sz w:val="22"/>
          <w:szCs w:val="22"/>
          <w:lang w:val="en-US"/>
        </w:rPr>
        <w:t>” chaired by E. Kross &amp; J. Moser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ference on Personality, Trieste, </w:t>
      </w:r>
      <w:r w:rsidR="00E97C8F" w:rsidRPr="003059C8">
        <w:rPr>
          <w:rFonts w:ascii="Spectral" w:hAnsi="Spectral"/>
          <w:sz w:val="22"/>
          <w:szCs w:val="22"/>
          <w:lang w:val="en-US"/>
        </w:rPr>
        <w:t>Italy</w:t>
      </w:r>
    </w:p>
    <w:p w14:paraId="7250A6ED" w14:textId="77777777" w:rsidR="004A59CC" w:rsidRPr="003059C8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2, May).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  <w:r w:rsidRPr="003059C8">
        <w:rPr>
          <w:rFonts w:ascii="Spectral" w:hAnsi="Spectral"/>
          <w:sz w:val="22"/>
          <w:szCs w:val="22"/>
          <w:lang w:val="en-US"/>
        </w:rPr>
        <w:t>. Paper presented at the 2012 Southern Ontario Behavioural Decision Re</w:t>
      </w:r>
      <w:r w:rsidR="00E97C8F" w:rsidRPr="003059C8">
        <w:rPr>
          <w:rFonts w:ascii="Spectral" w:hAnsi="Spectral"/>
          <w:sz w:val="22"/>
          <w:szCs w:val="22"/>
          <w:lang w:val="en-US"/>
        </w:rPr>
        <w:t>search Conference, Waterloo, O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1E9DA17D" w14:textId="77777777" w:rsidR="006000E1" w:rsidRPr="003059C8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D2669A" w:rsidRPr="003059C8">
        <w:rPr>
          <w:rFonts w:ascii="Spectral" w:hAnsi="Spectral"/>
          <w:sz w:val="22"/>
          <w:szCs w:val="22"/>
          <w:lang w:val="en-US"/>
        </w:rPr>
        <w:t>, Kross, E., &amp; Nisbett, R.E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2, May).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On Wisdom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. Paper presented at the </w:t>
      </w:r>
      <w:r w:rsidR="00177A0A" w:rsidRPr="003059C8">
        <w:rPr>
          <w:rFonts w:ascii="Spectral" w:hAnsi="Spectral"/>
          <w:sz w:val="22"/>
          <w:szCs w:val="22"/>
          <w:lang w:val="en-US"/>
        </w:rPr>
        <w:t xml:space="preserve">2012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Social Psychology-Economics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 Day, Ann Arbor, M</w:t>
      </w:r>
      <w:r w:rsidR="00E97C8F" w:rsidRPr="003059C8">
        <w:rPr>
          <w:rFonts w:ascii="Spectral" w:hAnsi="Spectral"/>
          <w:sz w:val="22"/>
          <w:szCs w:val="22"/>
          <w:lang w:val="en-US"/>
        </w:rPr>
        <w:t>I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7432E95A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Ellsworth, P.C. (2012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Mixed positive and negative emotions in Asians and American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C1BFDF0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Na, J., Varnum, M. E. W., Kitayama, S., &amp; Nisbett, R.E. (2012, Januar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Aging, Wisdom, and Well-being</w:t>
      </w:r>
      <w:r w:rsidRPr="003059C8">
        <w:rPr>
          <w:rFonts w:ascii="Spectral" w:hAnsi="Spectral"/>
          <w:bCs/>
          <w:sz w:val="22"/>
          <w:szCs w:val="22"/>
          <w:lang w:val="en-US"/>
        </w:rPr>
        <w:t>.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Social Cognition across Adulthood: Gaze Preferences, Decisions, and Wisdom” chaired by A. Freund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at the Social-Personality Gerontology Preconference, SPSP meeting, </w:t>
      </w:r>
      <w:r w:rsidRPr="003059C8">
        <w:rPr>
          <w:rFonts w:ascii="Spectral" w:hAnsi="Spectral"/>
          <w:sz w:val="22"/>
          <w:szCs w:val="22"/>
          <w:lang w:val="en-US"/>
        </w:rPr>
        <w:t>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61F1402" w14:textId="77777777" w:rsidR="00186106" w:rsidRPr="003059C8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1, July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psychological distance, and well-be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General Meeting of the European Association for Social Psychology, Stockholm, Swede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0A403360" w14:textId="77777777" w:rsidR="00F24788" w:rsidRPr="003059C8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186106" w:rsidRPr="003059C8">
        <w:rPr>
          <w:rFonts w:ascii="Spectral" w:hAnsi="Spectral"/>
          <w:sz w:val="22"/>
          <w:szCs w:val="22"/>
          <w:lang w:val="en-US"/>
        </w:rPr>
        <w:t>2011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: Psychological distance enhances wise reasoning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reativity and wisdom: New experimental and training development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O. Ybarra (Co-Chair)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1BC21B7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E.W. (</w:t>
      </w:r>
      <w:r w:rsidR="00201ACA" w:rsidRPr="003059C8">
        <w:rPr>
          <w:rFonts w:ascii="Spectral" w:hAnsi="Spectral"/>
          <w:sz w:val="22"/>
          <w:szCs w:val="22"/>
          <w:lang w:val="en-US"/>
        </w:rPr>
        <w:t>2011, 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Culture, social class and cogni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“within”: the impact of religion, social class, and political ideology on cogni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M.</w:t>
      </w:r>
      <w:r w:rsidR="00FA232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Varnum (Co-Chair) at the SPSP meeting, San Antonio, </w:t>
      </w:r>
      <w:r w:rsidR="00961CEC" w:rsidRPr="003059C8">
        <w:rPr>
          <w:rFonts w:ascii="Spectral" w:hAnsi="Spectral"/>
          <w:sz w:val="22"/>
          <w:szCs w:val="22"/>
          <w:lang w:val="en-US"/>
        </w:rPr>
        <w:t>TX.</w:t>
      </w:r>
    </w:p>
    <w:p w14:paraId="0C000EF8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May). </w:t>
      </w:r>
      <w:r w:rsidRPr="003059C8">
        <w:rPr>
          <w:rFonts w:ascii="Spectral" w:hAnsi="Spectral"/>
          <w:i/>
          <w:sz w:val="22"/>
          <w:szCs w:val="22"/>
          <w:lang w:val="en-US"/>
        </w:rPr>
        <w:t>The impact of culture and psychological distance on adaptive vs. maladaptive s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Psychological Distance, Embodiment, and Affect” chaired by J. I. Davis at the 22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 convention</w:t>
      </w:r>
      <w:r w:rsidRPr="003059C8">
        <w:rPr>
          <w:rFonts w:ascii="Spectral" w:hAnsi="Spectral"/>
          <w:sz w:val="22"/>
          <w:szCs w:val="22"/>
          <w:lang w:val="en-US"/>
        </w:rPr>
        <w:t>, Boston, M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DCD4156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Januar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The 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>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and Emotion Regula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C</w:t>
      </w:r>
      <w:r w:rsidRPr="003059C8">
        <w:rPr>
          <w:rFonts w:ascii="Spectral" w:hAnsi="Spectral"/>
          <w:b/>
          <w:sz w:val="22"/>
          <w:szCs w:val="22"/>
          <w:lang w:val="en-US"/>
        </w:rPr>
        <w:t>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E. Kross </w:t>
      </w:r>
      <w:r w:rsidR="000B17DC" w:rsidRPr="003059C8">
        <w:rPr>
          <w:rFonts w:ascii="Spectral" w:hAnsi="Spectral"/>
          <w:sz w:val="22"/>
          <w:szCs w:val="22"/>
          <w:lang w:val="en-US"/>
        </w:rPr>
        <w:t>(Co-C</w:t>
      </w:r>
      <w:r w:rsidRPr="003059C8">
        <w:rPr>
          <w:rFonts w:ascii="Spectral" w:hAnsi="Spectral"/>
          <w:sz w:val="22"/>
          <w:szCs w:val="22"/>
          <w:lang w:val="en-US"/>
        </w:rPr>
        <w:t xml:space="preserve">hair) at the SPSP </w:t>
      </w:r>
      <w:r w:rsidR="00E97C8F" w:rsidRPr="003059C8">
        <w:rPr>
          <w:rFonts w:ascii="Spectral" w:hAnsi="Spectral"/>
          <w:sz w:val="22"/>
          <w:szCs w:val="22"/>
          <w:lang w:val="en-US"/>
        </w:rPr>
        <w:t>meeting, Las Vegas, Nevad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E39DD5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Bridging between West and East: Holism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ediction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19th International Congress of the International Association for Cross-Cultural Psyc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>hology (IACCP), Bremen, Germany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428D83E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o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arter, bu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>iser: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ialectic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9th </w:t>
      </w:r>
      <w:r w:rsidR="00F844FB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>nnual International Congress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of Psychology, Berlin, Germany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7BC5F32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Ma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ialectical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0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</w:t>
      </w:r>
      <w:r w:rsidR="00E97C8F" w:rsidRPr="003059C8">
        <w:rPr>
          <w:rFonts w:ascii="Spectral" w:hAnsi="Spectral"/>
          <w:sz w:val="22"/>
          <w:szCs w:val="22"/>
          <w:lang w:val="en-US"/>
        </w:rPr>
        <w:t>, Chicago, IL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64873BC" w14:textId="6329F864" w:rsidR="00C11C94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(2008, April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Bridging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b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twee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st and East: Holism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 of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at the </w:t>
      </w:r>
      <w:r w:rsidR="006645EC" w:rsidRPr="003059C8">
        <w:rPr>
          <w:rFonts w:ascii="Spectral" w:hAnsi="Spectral"/>
          <w:bCs/>
          <w:sz w:val="22"/>
          <w:szCs w:val="22"/>
          <w:lang w:val="en-US"/>
        </w:rPr>
        <w:t>Midwestern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Conference 2008, Ann Arbor, MI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3C8C389C" w14:textId="718D8F02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Selected poster presentations</w:t>
      </w:r>
      <w:r w:rsidR="00E425F9" w:rsidRPr="00932467">
        <w:rPr>
          <w:rFonts w:ascii="Spectral" w:hAnsi="Spectral"/>
          <w:b/>
          <w:lang w:val="en-US"/>
        </w:rPr>
        <w:t xml:space="preserve"> </w:t>
      </w:r>
    </w:p>
    <w:p w14:paraId="1A130706" w14:textId="77777777" w:rsidR="00932467" w:rsidRDefault="00932467" w:rsidP="00932467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109E24FE" w14:textId="77777777" w:rsidR="00932467" w:rsidRDefault="00932467" w:rsidP="00CC459F">
      <w:pPr>
        <w:ind w:left="720" w:hanging="706"/>
        <w:rPr>
          <w:rFonts w:ascii="Spectral" w:hAnsi="Spectral"/>
          <w:sz w:val="22"/>
          <w:szCs w:val="22"/>
          <w:u w:val="single"/>
          <w:lang w:val="en-CA"/>
        </w:rPr>
      </w:pPr>
    </w:p>
    <w:p w14:paraId="62725348" w14:textId="14EE2F6D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CA"/>
        </w:rPr>
        <w:lastRenderedPageBreak/>
        <w:t>Rotella, A.</w:t>
      </w:r>
      <w:r w:rsidRPr="00CC459F">
        <w:rPr>
          <w:rFonts w:ascii="Spectral" w:hAnsi="Spectral"/>
          <w:sz w:val="22"/>
          <w:szCs w:val="22"/>
          <w:lang w:val="en-CA"/>
        </w:rPr>
        <w:t>, &amp;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CC459F">
        <w:rPr>
          <w:rFonts w:ascii="Spectral" w:hAnsi="Spectral"/>
          <w:bCs/>
          <w:sz w:val="22"/>
          <w:szCs w:val="22"/>
          <w:lang w:val="en-CA"/>
        </w:rPr>
        <w:t>(2020, December).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>Judging others’ wise reasoning: Wise writers are perceived more favorably and are more often chosen as partners</w:t>
      </w:r>
      <w:r w:rsidRPr="00CC459F">
        <w:rPr>
          <w:rFonts w:ascii="Spectral" w:hAnsi="Spectral"/>
          <w:bCs/>
          <w:sz w:val="22"/>
          <w:szCs w:val="22"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 (2019, November). Perceptions of wise decision making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Society for Judgment and Decision Making 40</w:t>
      </w:r>
      <w:r w:rsidRPr="00CC459F">
        <w:rPr>
          <w:rFonts w:ascii="Spectral" w:hAnsi="Spectral"/>
          <w:i/>
          <w:iCs/>
          <w:sz w:val="22"/>
          <w:szCs w:val="22"/>
          <w:vertAlign w:val="superscript"/>
          <w:lang w:val="en-US"/>
        </w:rPr>
        <w:t xml:space="preserve">th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Annual Conference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103B70E1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.,</w:t>
      </w:r>
      <w:r w:rsidRPr="00CC459F"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CC459F">
        <w:rPr>
          <w:rFonts w:ascii="Spectral" w:hAnsi="Spectral"/>
          <w:sz w:val="22"/>
          <w:szCs w:val="22"/>
          <w:lang w:val="en-US"/>
        </w:rPr>
        <w:t xml:space="preserve">., Vohs, K.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Scholer, A. (2019, November). Training for wisdom: The illeist diary method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Psychonomic Society 2019 Annual Meeting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7ABA294C" w14:textId="5AD20869" w:rsidR="0094448B" w:rsidRPr="003059C8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Fischer, E., Sharpinskyi, K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9, October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Improving the prediction of subjective stress from physiology markers in virtual reality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019 Technology, Mind &amp; Society conference. Washington, DC.</w:t>
      </w:r>
    </w:p>
    <w:p w14:paraId="2DEAC7D9" w14:textId="25459D8E" w:rsidR="00A729E6" w:rsidRPr="003059C8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Mostafapour, M</w:t>
      </w:r>
      <w:r w:rsidRPr="003059C8">
        <w:rPr>
          <w:rFonts w:ascii="Spectral" w:hAnsi="Spectral"/>
          <w:sz w:val="22"/>
          <w:szCs w:val="22"/>
          <w:lang w:val="en-US"/>
        </w:rPr>
        <w:t xml:space="preserve">., Meyer, S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Corbett, K., &amp; Chiarelli, A. (2017, Nov). </w:t>
      </w:r>
      <w:r w:rsidRPr="003059C8">
        <w:rPr>
          <w:rFonts w:ascii="Spectral" w:hAnsi="Spectral"/>
          <w:i/>
          <w:sz w:val="22"/>
          <w:szCs w:val="22"/>
          <w:lang w:val="en-US"/>
        </w:rPr>
        <w:t>Investigating the role of emotions on breast cancer screening behavior</w:t>
      </w:r>
      <w:r w:rsidRPr="003059C8">
        <w:rPr>
          <w:rFonts w:ascii="Spectral" w:hAnsi="Spectral"/>
          <w:sz w:val="22"/>
          <w:szCs w:val="22"/>
          <w:lang w:val="en-US"/>
        </w:rPr>
        <w:t xml:space="preserve">.  Poster presented at the </w:t>
      </w:r>
      <w:r w:rsidR="00E85A01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>nternational Women's and Children's Health Conference 2017. Hamilton, Ontario.  </w:t>
      </w:r>
    </w:p>
    <w:p w14:paraId="63F5CA64" w14:textId="77777777" w:rsidR="00457517" w:rsidRPr="003059C8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 E. W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Global Increases in Individualism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ACF02AC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Uniquely Diverse? Understanding How Increasing Ethnic Diversity Is Shaping Cultural Values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43E7D6EE" w14:textId="77777777" w:rsidR="00D471CC" w:rsidRPr="003059C8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6217BB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Understanding our cultural ecology: Exploring ethnic diversity’s impact on chang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 </w:t>
      </w:r>
    </w:p>
    <w:p w14:paraId="03E32DA3" w14:textId="77777777" w:rsidR="00CF3DB0" w:rsidRPr="003059C8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Lay theories of wisdom across cultures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="00571998" w:rsidRPr="003059C8">
        <w:rPr>
          <w:rFonts w:ascii="Spectral" w:hAnsi="Spectral"/>
          <w:sz w:val="22"/>
          <w:szCs w:val="22"/>
          <w:u w:val="single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="00571998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The social origins of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570893D2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Oakes,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ivating wisdom in the face of conflict: The role of self-distancing and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24E8AF78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Rising Above and Sinking Below: Rejection Sensitivity Moderates the Impact of Power on Wise Reasoning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Please Advise: The Impact of Advice-Giving Roles on Psychological Construal and Reasoning over Social Issues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0E982C6D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The Rise of Individualism: The Universality and Cultural Specificity of Cultural Change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4A05EB94" w14:textId="77777777" w:rsidR="008B1A63" w:rsidRPr="003059C8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 xml:space="preserve">Multiple Perspectives on Aging” in Aarhus, Denmark.  </w:t>
      </w:r>
    </w:p>
    <w:p w14:paraId="3A788E3D" w14:textId="77777777" w:rsidR="000B7804" w:rsidRPr="003059C8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ghe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Cohen, A. B. (2015, February). Tolerating the “Doubting Thomas”: How religious beliefs versus practices influence anti-atheist prejudice.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A. C.</w:t>
      </w:r>
      <w:r w:rsidRPr="003059C8">
        <w:rPr>
          <w:rFonts w:ascii="Spectral" w:hAnsi="Spectral"/>
          <w:sz w:val="22"/>
          <w:szCs w:val="22"/>
          <w:lang w:val="de-DE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Kung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F. Y. H.,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 &amp; </w:t>
      </w:r>
      <w:r w:rsidR="00513E87"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. (2015, Februar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When Class Matters: Inter-Class Interactions and Prosocial Behavior in a Competitive Situation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Society for Personality and Social Psychology Conference, Long Beach, CA.</w:t>
      </w:r>
      <w:r w:rsidR="00961CEC" w:rsidRPr="003059C8">
        <w:rPr>
          <w:rFonts w:ascii="Spectral" w:hAnsi="Spectral"/>
          <w:sz w:val="22"/>
          <w:szCs w:val="22"/>
          <w:lang w:val="en-CA"/>
        </w:rPr>
        <w:t xml:space="preserve"> </w:t>
      </w:r>
    </w:p>
    <w:p w14:paraId="55EB247A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Koyama, J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I. (2015, Feb</w:t>
      </w:r>
      <w:r w:rsidR="00B44E05" w:rsidRPr="003059C8">
        <w:rPr>
          <w:rFonts w:ascii="Spectral" w:hAnsi="Spectral"/>
          <w:bCs/>
          <w:sz w:val="22"/>
          <w:szCs w:val="22"/>
          <w:lang w:val="en-CA"/>
        </w:rPr>
        <w:t>ruary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CA"/>
        </w:rPr>
        <w:t>Wise Reasoning and Sustainability: Problem solving from a distance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 (2015, February)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The wisdom of the ironic observer.</w:t>
      </w:r>
      <w:r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Exploring the Roles of Social Class on Luck Beliefs and Class Essentialism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he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2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Association for Psychological Science Convention, San Francisco, CA.</w:t>
      </w:r>
    </w:p>
    <w:p w14:paraId="38204A80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</w:t>
      </w:r>
      <w:r w:rsidR="00513E87" w:rsidRPr="003059C8">
        <w:rPr>
          <w:rFonts w:ascii="Spectral" w:hAnsi="Spectral"/>
          <w:bCs/>
          <w:sz w:val="22"/>
          <w:szCs w:val="22"/>
          <w:u w:val="single"/>
          <w:lang w:val="en-CA"/>
        </w:rPr>
        <w:t>, H. C.</w:t>
      </w:r>
      <w:r w:rsidR="00513E87"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>. (2014, May). </w:t>
      </w:r>
      <w:r w:rsidR="00513E87" w:rsidRPr="003059C8">
        <w:rPr>
          <w:rFonts w:ascii="Spectral" w:hAnsi="Spectral"/>
          <w:i/>
          <w:iCs/>
          <w:sz w:val="22"/>
          <w:szCs w:val="22"/>
          <w:lang w:val="en-CA"/>
        </w:rPr>
        <w:t>Irony and wise reasoning.</w:t>
      </w:r>
      <w:r w:rsidR="00513E87"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>he Waterloo-Western Social Psychology Conference, London, ON, Canada.</w:t>
      </w:r>
    </w:p>
    <w:p w14:paraId="3CD52BFA" w14:textId="77777777" w:rsidR="001D3112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Koyama</w:t>
      </w:r>
      <w:r w:rsidR="001D3112" w:rsidRPr="003059C8">
        <w:rPr>
          <w:rFonts w:ascii="Spectral" w:hAnsi="Spectral"/>
          <w:sz w:val="22"/>
          <w:szCs w:val="22"/>
          <w:u w:val="single"/>
          <w:lang w:val="en-CA"/>
        </w:rPr>
        <w:t>, J.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="001D3112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1D3112" w:rsidRPr="003059C8">
        <w:rPr>
          <w:rFonts w:ascii="Spectral" w:hAnsi="Spectral"/>
          <w:i/>
          <w:sz w:val="22"/>
          <w:szCs w:val="22"/>
          <w:lang w:val="en-CA"/>
        </w:rPr>
        <w:t>Wise Reasoning and Sustainability: Problem solving from a distance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4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CA"/>
        </w:rPr>
        <w:t>Annual Undergraduate Thesis Conference, Kingston, ON.</w:t>
      </w:r>
    </w:p>
    <w:p w14:paraId="68BD38F8" w14:textId="77777777" w:rsidR="00513E87" w:rsidRPr="003059C8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</w:t>
      </w:r>
      <w:r w:rsidR="00D353AC" w:rsidRPr="003059C8">
        <w:rPr>
          <w:rFonts w:ascii="Spectral" w:hAnsi="Spectral"/>
          <w:sz w:val="22"/>
          <w:szCs w:val="22"/>
          <w:u w:val="single"/>
          <w:lang w:val="en-CA"/>
        </w:rPr>
        <w:t>ynh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4, February). </w:t>
      </w:r>
      <w:r w:rsidRPr="003059C8">
        <w:rPr>
          <w:rFonts w:ascii="Spectral" w:hAnsi="Spectral"/>
          <w:i/>
          <w:sz w:val="22"/>
          <w:szCs w:val="22"/>
          <w:lang w:val="en-CA"/>
        </w:rPr>
        <w:t>The Company We Keep: The Transactive Effects of Wise Reasoning Across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FC458C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5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FC458C" w:rsidRPr="003059C8">
        <w:rPr>
          <w:rFonts w:ascii="Spectral" w:hAnsi="Spectral"/>
          <w:sz w:val="22"/>
          <w:szCs w:val="22"/>
          <w:lang w:val="en-CA"/>
        </w:rPr>
        <w:t>Annual Meeting of t</w:t>
      </w:r>
      <w:r w:rsidRPr="003059C8">
        <w:rPr>
          <w:rFonts w:ascii="Spectral" w:hAnsi="Spectral"/>
          <w:sz w:val="22"/>
          <w:szCs w:val="22"/>
          <w:lang w:val="en-CA"/>
        </w:rPr>
        <w:t>he Society for Personality and Social Psychology, Austin, TX.</w:t>
      </w:r>
    </w:p>
    <w:p w14:paraId="7D79F386" w14:textId="77777777" w:rsidR="003D01F3" w:rsidRPr="003059C8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</w:t>
      </w:r>
      <w:r w:rsidR="008D3FC8" w:rsidRPr="003059C8">
        <w:rPr>
          <w:rFonts w:ascii="Spectral" w:hAnsi="Spectral"/>
          <w:sz w:val="22"/>
          <w:szCs w:val="22"/>
          <w:lang w:val="en-US"/>
        </w:rPr>
        <w:t>10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v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rsus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aladaptive s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>elf-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flection. </w:t>
      </w:r>
      <w:r w:rsidR="008D3FC8" w:rsidRPr="003059C8">
        <w:rPr>
          <w:rFonts w:ascii="Spectral" w:hAnsi="Spectral"/>
          <w:sz w:val="22"/>
          <w:szCs w:val="22"/>
          <w:lang w:val="en-US"/>
        </w:rPr>
        <w:t>Conference on Cultural Neurosci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bCs/>
          <w:sz w:val="22"/>
          <w:szCs w:val="22"/>
          <w:lang w:val="en-US"/>
        </w:rPr>
        <w:t>Ann Arbor, MI</w:t>
      </w:r>
    </w:p>
    <w:p w14:paraId="392B4A4F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ci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ass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ging, IQ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h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listic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alytic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gnitive</w:t>
      </w:r>
      <w:r w:rsidR="00FA2329" w:rsidRPr="003059C8">
        <w:rPr>
          <w:rFonts w:ascii="Spectral" w:hAnsi="Spectral"/>
          <w:i/>
          <w:sz w:val="22"/>
          <w:szCs w:val="22"/>
          <w:lang w:val="en-US"/>
        </w:rPr>
        <w:t xml:space="preserve"> s</w:t>
      </w:r>
      <w:r w:rsidRPr="003059C8">
        <w:rPr>
          <w:rFonts w:ascii="Spectral" w:hAnsi="Spectral"/>
          <w:i/>
          <w:sz w:val="22"/>
          <w:szCs w:val="22"/>
          <w:lang w:val="en-US"/>
        </w:rPr>
        <w:t>tyle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ical Science, S</w:t>
      </w:r>
      <w:r w:rsidR="00E97C8F" w:rsidRPr="003059C8">
        <w:rPr>
          <w:rFonts w:ascii="Spectral" w:hAnsi="Spectral"/>
          <w:sz w:val="22"/>
          <w:szCs w:val="22"/>
          <w:lang w:val="en-US"/>
        </w:rPr>
        <w:t>an Francisco, CA</w:t>
      </w:r>
    </w:p>
    <w:p w14:paraId="67BD4E2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g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terdependence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</w:t>
      </w:r>
      <w:r w:rsidR="00E97C8F" w:rsidRPr="003059C8">
        <w:rPr>
          <w:rFonts w:ascii="Spectral" w:hAnsi="Spectral"/>
          <w:sz w:val="22"/>
          <w:szCs w:val="22"/>
          <w:lang w:val="en-US"/>
        </w:rPr>
        <w:t>ical Science, San Francisco, CA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5CD09CCC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Enock, P., &amp; Kross, E. (2009, Jan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umination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ing in Russia and the U.S. </w:t>
      </w:r>
      <w:r w:rsidR="000B7804" w:rsidRPr="003059C8">
        <w:rPr>
          <w:rFonts w:ascii="Spectral" w:hAnsi="Spectral"/>
          <w:sz w:val="22"/>
          <w:szCs w:val="22"/>
          <w:lang w:val="en-CA"/>
        </w:rPr>
        <w:t>The 1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Personality and Social Psychology,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 xml:space="preserve"> Tampa, FL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64D8A607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, &amp; Nisbett, R.E. (2008, Feb).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Russia.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xe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ultures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ntradictions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. 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Th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Preconference, SPSP annual meeting, Albuquerque, NM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2457FD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>, Chao, M., Hong, Y-y. (2007, May). 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ssentialism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xposure to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f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reig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ulture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derat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ntergroup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19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</w:t>
      </w:r>
      <w:r w:rsidR="00E97C8F" w:rsidRPr="003059C8">
        <w:rPr>
          <w:rFonts w:ascii="Spectral" w:hAnsi="Spectral"/>
          <w:sz w:val="22"/>
          <w:szCs w:val="22"/>
          <w:lang w:val="en-US"/>
        </w:rPr>
        <w:t>logical Science, Washington, DC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ABCFC65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de-DE"/>
        </w:rPr>
        <w:t xml:space="preserve">Varnum, M. E. W., </w:t>
      </w: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>, Nisbett, R.E., Kitayama, S., Katunar, D.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de-DE"/>
        </w:rPr>
        <w:t>(2007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>, April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Differences in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tyle between Central and East Europeans and Westerners. </w:t>
      </w:r>
      <w:r w:rsidR="000B7804" w:rsidRPr="003059C8">
        <w:rPr>
          <w:rFonts w:ascii="Spectral" w:hAnsi="Spectral"/>
          <w:bCs/>
          <w:i/>
          <w:sz w:val="22"/>
          <w:szCs w:val="22"/>
          <w:lang w:val="en-US"/>
        </w:rPr>
        <w:t>T</w:t>
      </w:r>
      <w:r w:rsidRPr="003059C8">
        <w:rPr>
          <w:rFonts w:ascii="Spectral" w:hAnsi="Spectral"/>
          <w:bCs/>
          <w:sz w:val="22"/>
          <w:szCs w:val="22"/>
          <w:lang w:val="en-US"/>
        </w:rPr>
        <w:t>he Cultural Psychology Preconference, SPSP annual meeting, Memphis, TN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5C98131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Scornia, A. (2005</w:t>
      </w:r>
      <w:r w:rsidR="009D01A8" w:rsidRPr="003059C8">
        <w:rPr>
          <w:rFonts w:ascii="Spectral" w:hAnsi="Spectral"/>
          <w:sz w:val="22"/>
          <w:szCs w:val="22"/>
          <w:lang w:val="en-US"/>
        </w:rPr>
        <w:t>, 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ces: Nation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entity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>ttitude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in Italy and Germany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gress of Psy</w:t>
      </w:r>
      <w:r w:rsidR="00E97C8F" w:rsidRPr="003059C8">
        <w:rPr>
          <w:rFonts w:ascii="Spectral" w:hAnsi="Spectral"/>
          <w:sz w:val="22"/>
          <w:szCs w:val="22"/>
          <w:lang w:val="en-US"/>
        </w:rPr>
        <w:t>chology Students, Madrid, Spain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2431CDC" w14:textId="77777777" w:rsidR="006113B5" w:rsidRPr="003059C8" w:rsidRDefault="006113B5">
      <w:pPr>
        <w:rPr>
          <w:rFonts w:ascii="Spectral" w:hAnsi="Spectral"/>
          <w:b/>
          <w:sz w:val="22"/>
          <w:szCs w:val="22"/>
          <w:lang w:val="en-US"/>
        </w:rPr>
      </w:pPr>
    </w:p>
    <w:p w14:paraId="287F5BE3" w14:textId="35A83E70" w:rsidR="00A16A08" w:rsidRPr="00932467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1A4386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207FA023" w14:textId="2175BAF2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ultural Psychology</w:t>
            </w:r>
          </w:p>
          <w:p w14:paraId="7E93DE9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Emotions &amp; Emotion Regulation</w:t>
            </w:r>
          </w:p>
          <w:p w14:paraId="26069953" w14:textId="160913F1" w:rsidR="00A16A08" w:rsidRPr="003059C8" w:rsidRDefault="00487A9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Folk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/lay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3B47D90D" w14:textId="3605D65D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Research &amp; Statistical Methods</w:t>
            </w:r>
          </w:p>
          <w:p w14:paraId="50A7C356" w14:textId="6E1D7B47" w:rsidR="00A16A08" w:rsidRPr="003059C8" w:rsidRDefault="0062102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Judgment &amp; Decision-making</w:t>
            </w:r>
          </w:p>
          <w:p w14:paraId="2218F3E5" w14:textId="7F060EF9" w:rsidR="00A16A08" w:rsidRPr="003059C8" w:rsidRDefault="00A16A08" w:rsidP="008A2A28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Wisdom and </w:t>
            </w:r>
            <w:r w:rsidR="008A2A28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oral Psychology</w:t>
            </w:r>
          </w:p>
        </w:tc>
      </w:tr>
    </w:tbl>
    <w:p w14:paraId="10D1F3CF" w14:textId="497F94E3" w:rsidR="007D260D" w:rsidRPr="00932467" w:rsidRDefault="00C352A4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lastRenderedPageBreak/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7B9" w:rsidRPr="001A4386" w14:paraId="7761E0A2" w14:textId="77777777" w:rsidTr="006B6BC9">
        <w:tc>
          <w:tcPr>
            <w:tcW w:w="1960" w:type="dxa"/>
          </w:tcPr>
          <w:p w14:paraId="5C74ED2C" w14:textId="77777777" w:rsidR="00E137B9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2499089A" w14:textId="51E1BF4E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19/ 2017/2014/ Winter 2013</w:t>
            </w:r>
          </w:p>
        </w:tc>
        <w:tc>
          <w:tcPr>
            <w:tcW w:w="8120" w:type="dxa"/>
          </w:tcPr>
          <w:p w14:paraId="164FFE35" w14:textId="77777777" w:rsidR="00E137B9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</w:p>
          <w:p w14:paraId="0A766AFE" w14:textId="0CBBA906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Social Psychology (Psych 704)</w:t>
            </w:r>
          </w:p>
          <w:p w14:paraId="1DEBBA96" w14:textId="7BF33975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Graduate-level introductory course to the field of social psychology.</w:t>
            </w:r>
          </w:p>
        </w:tc>
      </w:tr>
      <w:tr w:rsidR="00E137B9" w:rsidRPr="001A4386" w14:paraId="4D51B433" w14:textId="77777777" w:rsidTr="006B6BC9">
        <w:tc>
          <w:tcPr>
            <w:tcW w:w="1960" w:type="dxa"/>
          </w:tcPr>
          <w:p w14:paraId="0E9D3528" w14:textId="5FF76D6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120" w:type="dxa"/>
          </w:tcPr>
          <w:p w14:paraId="400CFCF9" w14:textId="7F49EBA3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Applied Multi-level Modeling (Psych 804)</w:t>
            </w:r>
          </w:p>
        </w:tc>
      </w:tr>
      <w:tr w:rsidR="00E137B9" w:rsidRPr="001A4386" w14:paraId="1F614837" w14:textId="77777777" w:rsidTr="006B6BC9">
        <w:tc>
          <w:tcPr>
            <w:tcW w:w="1960" w:type="dxa"/>
          </w:tcPr>
          <w:p w14:paraId="787B8813" w14:textId="7A0D3620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352)</w:t>
            </w:r>
          </w:p>
          <w:p w14:paraId="208AC41B" w14:textId="720BB251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dvanced undergraduate lecture course in cultural psychology</w:t>
            </w:r>
          </w:p>
        </w:tc>
      </w:tr>
      <w:tr w:rsidR="00E137B9" w:rsidRPr="001A4386" w14:paraId="2A4D9CE2" w14:textId="77777777" w:rsidTr="006B6BC9">
        <w:tc>
          <w:tcPr>
            <w:tcW w:w="1960" w:type="dxa"/>
          </w:tcPr>
          <w:p w14:paraId="499272CA" w14:textId="007E3C8C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/</w:t>
            </w:r>
          </w:p>
          <w:p w14:paraId="7670F8D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12 – 2016 </w:t>
            </w:r>
          </w:p>
        </w:tc>
        <w:tc>
          <w:tcPr>
            <w:tcW w:w="8120" w:type="dxa"/>
          </w:tcPr>
          <w:p w14:paraId="388698E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Research Methods in Social Psychology (Psych 395)</w:t>
            </w:r>
          </w:p>
          <w:p w14:paraId="12201E0D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Honors’ course on research methods in social psychology.</w:t>
            </w:r>
          </w:p>
        </w:tc>
      </w:tr>
      <w:tr w:rsidR="00E137B9" w:rsidRPr="003059C8" w14:paraId="2B8D910C" w14:textId="77777777" w:rsidTr="006B6BC9">
        <w:tc>
          <w:tcPr>
            <w:tcW w:w="1960" w:type="dxa"/>
          </w:tcPr>
          <w:p w14:paraId="686E713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Basic Data Analysis (Psych 292)</w:t>
            </w:r>
          </w:p>
        </w:tc>
      </w:tr>
      <w:tr w:rsidR="00E137B9" w:rsidRPr="001A4386" w14:paraId="74B2B8AD" w14:textId="77777777" w:rsidTr="006B6BC9">
        <w:tc>
          <w:tcPr>
            <w:tcW w:w="1960" w:type="dxa"/>
          </w:tcPr>
          <w:p w14:paraId="2B0EF75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and Leadership (</w:t>
            </w:r>
            <w:r w:rsidRPr="003059C8">
              <w:rPr>
                <w:rFonts w:ascii="Spectral" w:hAnsi="Spectral"/>
                <w:b/>
                <w:i/>
                <w:color w:val="000000"/>
                <w:sz w:val="22"/>
                <w:szCs w:val="22"/>
                <w:lang w:val="en-US"/>
              </w:rPr>
              <w:t>Canadian Student Leadership Conference</w:t>
            </w: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)</w:t>
            </w:r>
          </w:p>
        </w:tc>
      </w:tr>
      <w:tr w:rsidR="00E137B9" w:rsidRPr="003059C8" w14:paraId="719F612D" w14:textId="77777777" w:rsidTr="006B6BC9">
        <w:tc>
          <w:tcPr>
            <w:tcW w:w="1960" w:type="dxa"/>
          </w:tcPr>
          <w:p w14:paraId="3982BE1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(Psych 690)</w:t>
            </w:r>
          </w:p>
        </w:tc>
      </w:tr>
      <w:tr w:rsidR="00E137B9" w:rsidRPr="003059C8" w14:paraId="62B7BB9F" w14:textId="77777777" w:rsidTr="006B6BC9">
        <w:tc>
          <w:tcPr>
            <w:tcW w:w="1960" w:type="dxa"/>
          </w:tcPr>
          <w:p w14:paraId="7936F42F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Positive Psychology (Psych 690)</w:t>
            </w:r>
          </w:p>
        </w:tc>
      </w:tr>
      <w:tr w:rsidR="00E137B9" w:rsidRPr="001A4386" w14:paraId="7E88EC71" w14:textId="77777777" w:rsidTr="006B6BC9">
        <w:tc>
          <w:tcPr>
            <w:tcW w:w="1960" w:type="dxa"/>
          </w:tcPr>
          <w:p w14:paraId="19C8F05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Spring 2012 / </w:t>
            </w:r>
          </w:p>
          <w:p w14:paraId="169DA68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690)</w:t>
            </w:r>
          </w:p>
          <w:p w14:paraId="2CF776E9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Graduate course exploring cultural influence on behavior, thought, and emotions. </w:t>
            </w:r>
          </w:p>
        </w:tc>
      </w:tr>
      <w:tr w:rsidR="00E137B9" w:rsidRPr="001A4386" w14:paraId="10FFAFAB" w14:textId="77777777" w:rsidTr="006B6BC9">
        <w:tc>
          <w:tcPr>
            <w:tcW w:w="1960" w:type="dxa"/>
          </w:tcPr>
          <w:p w14:paraId="027A8D1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University of Michigan Graduate Teacher Certificate</w:t>
            </w:r>
          </w:p>
          <w:p w14:paraId="014D603E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Facilitation and refinement of pedagogical skills for college-level instructors.</w:t>
            </w:r>
          </w:p>
        </w:tc>
      </w:tr>
      <w:tr w:rsidR="00E137B9" w:rsidRPr="001A4386" w14:paraId="02D78EE0" w14:textId="77777777" w:rsidTr="006B6BC9">
        <w:tc>
          <w:tcPr>
            <w:tcW w:w="1960" w:type="dxa"/>
          </w:tcPr>
          <w:p w14:paraId="1D261E6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09 / </w:t>
            </w:r>
          </w:p>
          <w:p w14:paraId="19122518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Advanced Statistical Methods I&amp; II w/ Richard Gonzalez</w:t>
            </w:r>
          </w:p>
          <w:p w14:paraId="2E71115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Created and graded problem sets and exams, hold office hours, consulted students on group projects, gave an introductory workshop and a guest lecture.</w:t>
            </w:r>
          </w:p>
        </w:tc>
      </w:tr>
      <w:tr w:rsidR="00E137B9" w:rsidRPr="001A4386" w14:paraId="0594FC5E" w14:textId="77777777" w:rsidTr="006B6BC9">
        <w:tc>
          <w:tcPr>
            <w:tcW w:w="1960" w:type="dxa"/>
          </w:tcPr>
          <w:p w14:paraId="0EB67828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08 /</w:t>
            </w:r>
          </w:p>
          <w:p w14:paraId="0608900C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Psychology w/ Brian Malley &amp; Ann Phillips</w:t>
            </w:r>
          </w:p>
          <w:p w14:paraId="3A8FABF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Hold two weekly 2h seminars, created assignments, exams and class activities, graded papers.</w:t>
            </w:r>
          </w:p>
        </w:tc>
      </w:tr>
      <w:tr w:rsidR="00E137B9" w:rsidRPr="001A4386" w14:paraId="6A797D8B" w14:textId="77777777" w:rsidTr="006B6BC9">
        <w:tc>
          <w:tcPr>
            <w:tcW w:w="1960" w:type="dxa"/>
          </w:tcPr>
          <w:p w14:paraId="269B1A8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Social Psychology w/ Carla Grayson</w:t>
            </w:r>
          </w:p>
          <w:p w14:paraId="1B869F5D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.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Hold two weekly 2h seminars, created assignments, exams and class activities, graded papers.</w:t>
            </w:r>
          </w:p>
        </w:tc>
      </w:tr>
      <w:tr w:rsidR="00E137B9" w:rsidRPr="001A4386" w14:paraId="053517B4" w14:textId="77777777" w:rsidTr="006B6BC9">
        <w:tc>
          <w:tcPr>
            <w:tcW w:w="1960" w:type="dxa"/>
          </w:tcPr>
          <w:p w14:paraId="6148124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Individual Advising: UROP &amp; Honor’s Thesis Supervision</w:t>
            </w:r>
          </w:p>
          <w:p w14:paraId="5099C8B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Default="00826D73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ED9B94D" w14:textId="5DC9548F" w:rsidR="003267C8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1A4386" w14:paraId="2C485BA2" w14:textId="77777777" w:rsidTr="006B6BC9">
        <w:tc>
          <w:tcPr>
            <w:tcW w:w="1762" w:type="dxa"/>
          </w:tcPr>
          <w:p w14:paraId="348C2F17" w14:textId="35C71D66" w:rsid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408" w:type="dxa"/>
          </w:tcPr>
          <w:p w14:paraId="00F75A1B" w14:textId="76F1D00B" w:rsidR="00095BC1" w:rsidRP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</w:pPr>
          </w:p>
        </w:tc>
      </w:tr>
      <w:tr w:rsidR="00B23670" w:rsidRPr="001A4386" w14:paraId="2400F5A6" w14:textId="77777777" w:rsidTr="006B6BC9">
        <w:tc>
          <w:tcPr>
            <w:tcW w:w="1762" w:type="dxa"/>
          </w:tcPr>
          <w:p w14:paraId="56CD6FA3" w14:textId="68CBE746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408" w:type="dxa"/>
          </w:tcPr>
          <w:p w14:paraId="22409E2D" w14:textId="3C154AA9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&amp; Sound judgment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EB7785" w:rsidRPr="001A4386" w14:paraId="314B4AF0" w14:textId="77777777" w:rsidTr="006B6BC9">
        <w:tc>
          <w:tcPr>
            <w:tcW w:w="1762" w:type="dxa"/>
          </w:tcPr>
          <w:p w14:paraId="2DAF2F5D" w14:textId="0B58335B" w:rsidR="00EB7785" w:rsidRPr="003059C8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EB7785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Rational and reasonable judgment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. Lecture for the </w:t>
            </w:r>
            <w:r>
              <w:rPr>
                <w:color w:val="000000"/>
              </w:rPr>
              <w:t>Environment and Popular Media</w:t>
            </w:r>
            <w:r>
              <w:rPr>
                <w:color w:val="000000"/>
                <w:lang w:val="en-US"/>
              </w:rPr>
              <w:t xml:space="preserve"> class (ERS 275), University of Waterloo, Canada</w:t>
            </w:r>
          </w:p>
        </w:tc>
      </w:tr>
      <w:tr w:rsidR="005E434B" w:rsidRPr="001A4386" w14:paraId="6C85F88E" w14:textId="77777777" w:rsidTr="006B6BC9">
        <w:tc>
          <w:tcPr>
            <w:tcW w:w="1762" w:type="dxa"/>
          </w:tcPr>
          <w:p w14:paraId="1C3CF7FB" w14:textId="07CCC1C1" w:rsidR="005E434B" w:rsidRPr="003059C8" w:rsidRDefault="005E434B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37" w:name="_Hlk5897040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3059C8" w:rsidRDefault="00EB728F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intelligenc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ecture for the Introduction to Anthropology, Psychology and Sociology class, </w:t>
            </w:r>
            <w:r w:rsidRPr="003059C8">
              <w:rPr>
                <w:rFonts w:ascii="Spectral" w:hAnsi="Spectral"/>
                <w:color w:val="000000"/>
                <w:spacing w:val="5"/>
                <w:sz w:val="22"/>
                <w:szCs w:val="22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1A4386" w14:paraId="5FDFF9C7" w14:textId="77777777" w:rsidTr="006B6BC9">
        <w:tc>
          <w:tcPr>
            <w:tcW w:w="1762" w:type="dxa"/>
          </w:tcPr>
          <w:p w14:paraId="2D5D1945" w14:textId="1D5048C3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easuring wisdom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Graduate seminar in psychological science, Department of Psychology, Ryerson University </w:t>
            </w:r>
          </w:p>
        </w:tc>
      </w:tr>
      <w:bookmarkEnd w:id="37"/>
      <w:tr w:rsidR="00626DD1" w:rsidRPr="001A4386" w14:paraId="041AC340" w14:textId="77777777" w:rsidTr="006B6BC9">
        <w:tc>
          <w:tcPr>
            <w:tcW w:w="1762" w:type="dxa"/>
          </w:tcPr>
          <w:p w14:paraId="156FD3CB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e Reasoning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Seminar in Judgment and decision-making, Department of Psychology, Ryerson University</w:t>
            </w:r>
          </w:p>
        </w:tc>
      </w:tr>
      <w:tr w:rsidR="00B12735" w:rsidRPr="001A4386" w14:paraId="3E7465FE" w14:textId="77777777" w:rsidTr="006B6BC9">
        <w:tc>
          <w:tcPr>
            <w:tcW w:w="1762" w:type="dxa"/>
          </w:tcPr>
          <w:p w14:paraId="2E40933C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: Life’s chief optimization proble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B12735" w:rsidRPr="001A4386" w14:paraId="2D44BBCE" w14:textId="77777777" w:rsidTr="006B6BC9">
        <w:tc>
          <w:tcPr>
            <w:tcW w:w="1762" w:type="dxa"/>
          </w:tcPr>
          <w:p w14:paraId="46A3D4E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lomon’s Paradox: 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Lecture at the 2018 Limmud Ott</w:t>
            </w:r>
            <w:r w:rsidR="00626DD1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wa Jewish Festival, Ottawa, ON</w:t>
            </w:r>
          </w:p>
        </w:tc>
      </w:tr>
      <w:tr w:rsidR="00B12735" w:rsidRPr="001A4386" w14:paraId="1B696690" w14:textId="77777777" w:rsidTr="006B6BC9">
        <w:tc>
          <w:tcPr>
            <w:tcW w:w="1762" w:type="dxa"/>
          </w:tcPr>
          <w:p w14:paraId="15F77C51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Leadership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ree workshops presented at the 2017 Canadian Student Leadership Conference, Waterloo, ON</w:t>
            </w:r>
          </w:p>
        </w:tc>
      </w:tr>
      <w:tr w:rsidR="00B12735" w:rsidRPr="001A4386" w14:paraId="5494C066" w14:textId="77777777" w:rsidTr="006B6BC9">
        <w:tc>
          <w:tcPr>
            <w:tcW w:w="1762" w:type="dxa"/>
          </w:tcPr>
          <w:p w14:paraId="1F47C2B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B12735" w:rsidRPr="001A4386" w14:paraId="1C8F3251" w14:textId="77777777" w:rsidTr="006B6BC9">
        <w:tc>
          <w:tcPr>
            <w:tcW w:w="1762" w:type="dxa"/>
          </w:tcPr>
          <w:p w14:paraId="17A25F96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Affect and cultur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.</w:t>
            </w:r>
          </w:p>
        </w:tc>
      </w:tr>
      <w:tr w:rsidR="00B12735" w:rsidRPr="001A4386" w14:paraId="1B400CC2" w14:textId="77777777" w:rsidTr="006B6BC9">
        <w:tc>
          <w:tcPr>
            <w:tcW w:w="1762" w:type="dxa"/>
          </w:tcPr>
          <w:p w14:paraId="015CA8D3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1A4386" w14:paraId="44F1DCB4" w14:textId="77777777" w:rsidTr="006B6BC9">
        <w:tc>
          <w:tcPr>
            <w:tcW w:w="1762" w:type="dxa"/>
          </w:tcPr>
          <w:p w14:paraId="49E054E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Culture and emotions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</w:t>
            </w:r>
          </w:p>
        </w:tc>
      </w:tr>
      <w:tr w:rsidR="00B12735" w:rsidRPr="001A4386" w14:paraId="5F3797C5" w14:textId="77777777" w:rsidTr="006B6BC9">
        <w:tc>
          <w:tcPr>
            <w:tcW w:w="1762" w:type="dxa"/>
          </w:tcPr>
          <w:p w14:paraId="36E4FA98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and emo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ES Abroad, Granada Center, Spain</w:t>
            </w:r>
          </w:p>
        </w:tc>
      </w:tr>
      <w:tr w:rsidR="00B12735" w:rsidRPr="001A4386" w14:paraId="398FB710" w14:textId="77777777" w:rsidTr="006B6BC9">
        <w:tc>
          <w:tcPr>
            <w:tcW w:w="1762" w:type="dxa"/>
          </w:tcPr>
          <w:p w14:paraId="3DD9D73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me notes on Russia: A cultural psychological perspective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Marketing and Culture in Russia (BA 685), Ross School of Business, University of Michigan</w:t>
            </w:r>
          </w:p>
        </w:tc>
      </w:tr>
      <w:tr w:rsidR="00B12735" w:rsidRPr="003059C8" w14:paraId="1705E009" w14:textId="77777777" w:rsidTr="006B6BC9">
        <w:tc>
          <w:tcPr>
            <w:tcW w:w="1762" w:type="dxa"/>
          </w:tcPr>
          <w:p w14:paraId="56527A5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ultidimensional scaling and cluster analysi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PSYCH 614, University of Michigan</w:t>
            </w:r>
          </w:p>
        </w:tc>
      </w:tr>
      <w:tr w:rsidR="00B12735" w:rsidRPr="001A4386" w14:paraId="3AD548A8" w14:textId="77777777" w:rsidTr="006B6BC9">
        <w:tc>
          <w:tcPr>
            <w:tcW w:w="1762" w:type="dxa"/>
          </w:tcPr>
          <w:p w14:paraId="0F78926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Aging, emotion regulation, and wisdom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Culture, Self, and Brain (PSYCH 487), University of Michigan</w:t>
            </w:r>
          </w:p>
        </w:tc>
      </w:tr>
      <w:tr w:rsidR="00B12735" w:rsidRPr="001A4386" w14:paraId="39CDB180" w14:textId="77777777" w:rsidTr="006B6BC9">
        <w:tc>
          <w:tcPr>
            <w:tcW w:w="1762" w:type="dxa"/>
          </w:tcPr>
          <w:p w14:paraId="01171467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Introduction to SPS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Advanced Statistical Methods I (PSYCH 613), University of Michigan</w:t>
            </w:r>
          </w:p>
        </w:tc>
      </w:tr>
      <w:tr w:rsidR="00B12735" w:rsidRPr="001A4386" w14:paraId="52BC1523" w14:textId="77777777" w:rsidTr="006B6BC9">
        <w:tc>
          <w:tcPr>
            <w:tcW w:w="1762" w:type="dxa"/>
          </w:tcPr>
          <w:p w14:paraId="44DA3E5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&amp; Cogni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Supervision</w:t>
      </w:r>
    </w:p>
    <w:p w14:paraId="04E5DAED" w14:textId="77777777" w:rsidR="00932467" w:rsidRDefault="00932467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590B1C5" w14:textId="6627188E" w:rsidR="00626A2A" w:rsidRPr="003059C8" w:rsidRDefault="00626A2A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Graduate Students (Primary</w:t>
      </w:r>
      <w:r w:rsidR="00EE6FF1" w:rsidRPr="003059C8">
        <w:rPr>
          <w:rFonts w:ascii="Spectral" w:hAnsi="Spectral"/>
          <w:i/>
          <w:sz w:val="22"/>
          <w:szCs w:val="22"/>
          <w:lang w:val="en-US"/>
        </w:rPr>
        <w:t>/Co-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="001B07FF" w:rsidRPr="003059C8">
        <w:rPr>
          <w:rFonts w:ascii="Spectral" w:hAnsi="Spectral"/>
          <w:i/>
          <w:sz w:val="22"/>
          <w:szCs w:val="22"/>
          <w:lang w:val="en-US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5079E" w:rsidRPr="003059C8" w14:paraId="549B0CA2" w14:textId="77777777" w:rsidTr="00296631">
        <w:tc>
          <w:tcPr>
            <w:tcW w:w="1818" w:type="dxa"/>
          </w:tcPr>
          <w:p w14:paraId="6ACD7DCF" w14:textId="10389BCB" w:rsidR="00C5079E" w:rsidRPr="00387CA1" w:rsidRDefault="00C5079E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686061F6" w14:textId="7D7AF76D" w:rsidR="00C5079E" w:rsidRPr="00387CA1" w:rsidRDefault="003263F2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iCs/>
                <w:color w:val="000000"/>
                <w:sz w:val="22"/>
                <w:szCs w:val="22"/>
              </w:rPr>
              <w:t>Abdelrahman Elnakouri</w:t>
            </w:r>
          </w:p>
        </w:tc>
      </w:tr>
      <w:tr w:rsidR="007564A0" w:rsidRPr="003059C8" w14:paraId="3566094F" w14:textId="77777777" w:rsidTr="00296631">
        <w:tc>
          <w:tcPr>
            <w:tcW w:w="1818" w:type="dxa"/>
          </w:tcPr>
          <w:p w14:paraId="0822E4A2" w14:textId="2E4FDF6F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3DA9C7E2" w14:textId="38E34E1E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Konstantyn Sharpinskyi</w:t>
            </w:r>
          </w:p>
        </w:tc>
      </w:tr>
      <w:tr w:rsidR="007C236A" w:rsidRPr="003059C8" w14:paraId="2A1E6793" w14:textId="77777777" w:rsidTr="00296631">
        <w:tc>
          <w:tcPr>
            <w:tcW w:w="1818" w:type="dxa"/>
          </w:tcPr>
          <w:p w14:paraId="6AB0192A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Alex Huynh</w:t>
            </w:r>
          </w:p>
        </w:tc>
      </w:tr>
      <w:tr w:rsidR="007C236A" w:rsidRPr="003059C8" w14:paraId="4DB146C7" w14:textId="77777777" w:rsidTr="00296631">
        <w:tc>
          <w:tcPr>
            <w:tcW w:w="1818" w:type="dxa"/>
          </w:tcPr>
          <w:p w14:paraId="2308C457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enri Santos</w:t>
            </w:r>
          </w:p>
        </w:tc>
      </w:tr>
      <w:tr w:rsidR="007C236A" w:rsidRPr="003059C8" w14:paraId="6AEFFFFC" w14:textId="77777777" w:rsidTr="00296631">
        <w:tc>
          <w:tcPr>
            <w:tcW w:w="1818" w:type="dxa"/>
          </w:tcPr>
          <w:p w14:paraId="3067A15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Justin Brienza</w:t>
            </w:r>
          </w:p>
        </w:tc>
      </w:tr>
      <w:tr w:rsidR="007C236A" w:rsidRPr="003059C8" w14:paraId="5D2E3C10" w14:textId="77777777" w:rsidTr="00296631">
        <w:tc>
          <w:tcPr>
            <w:tcW w:w="1818" w:type="dxa"/>
          </w:tcPr>
          <w:p w14:paraId="4FAD39D5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arrison Oakes</w:t>
            </w:r>
          </w:p>
        </w:tc>
      </w:tr>
    </w:tbl>
    <w:p w14:paraId="049BA1E5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D2F5B71" w14:textId="03F261B9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3059C8" w14:paraId="49BE43E9" w14:textId="77777777" w:rsidTr="00296631">
        <w:tc>
          <w:tcPr>
            <w:tcW w:w="1818" w:type="dxa"/>
          </w:tcPr>
          <w:p w14:paraId="6C1E2C6D" w14:textId="17ACF1CB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C9B37F3" w14:textId="6DA848B2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Amanda </w:t>
            </w:r>
            <w:r w:rsidR="00D5758A">
              <w:rPr>
                <w:rFonts w:ascii="Spectral" w:hAnsi="Spectral"/>
                <w:sz w:val="22"/>
                <w:szCs w:val="22"/>
                <w:lang w:val="en-US"/>
              </w:rPr>
              <w:t>Pileggi</w:t>
            </w:r>
          </w:p>
        </w:tc>
      </w:tr>
      <w:tr w:rsidR="00C5079E" w:rsidRPr="003059C8" w14:paraId="555D3CFE" w14:textId="77777777" w:rsidTr="00296631">
        <w:tc>
          <w:tcPr>
            <w:tcW w:w="1818" w:type="dxa"/>
          </w:tcPr>
          <w:p w14:paraId="13ACACBD" w14:textId="27E1B76A" w:rsidR="00C5079E" w:rsidRDefault="00C5079E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26B9C6F" w14:textId="413330B3" w:rsidR="00C5079E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atherine MacDonald</w:t>
            </w:r>
          </w:p>
        </w:tc>
      </w:tr>
      <w:tr w:rsidR="00387CA1" w:rsidRPr="003059C8" w14:paraId="13225AF8" w14:textId="77777777" w:rsidTr="00296631">
        <w:tc>
          <w:tcPr>
            <w:tcW w:w="1818" w:type="dxa"/>
          </w:tcPr>
          <w:p w14:paraId="06431828" w14:textId="27082BD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7026D27" w14:textId="65F813C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Jennifer Xie</w:t>
            </w:r>
          </w:p>
        </w:tc>
      </w:tr>
      <w:tr w:rsidR="003263F2" w:rsidRPr="003059C8" w14:paraId="74E6DF50" w14:textId="77777777" w:rsidTr="00296631">
        <w:tc>
          <w:tcPr>
            <w:tcW w:w="1818" w:type="dxa"/>
          </w:tcPr>
          <w:p w14:paraId="02DD9C3E" w14:textId="683C87AB" w:rsidR="003263F2" w:rsidRDefault="003263F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3263F2" w:rsidRDefault="003263F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anghamithra Ramani</w:t>
            </w:r>
          </w:p>
        </w:tc>
      </w:tr>
      <w:tr w:rsidR="00CC459F" w:rsidRPr="003059C8" w14:paraId="1F45B253" w14:textId="77777777" w:rsidTr="00296631">
        <w:tc>
          <w:tcPr>
            <w:tcW w:w="1818" w:type="dxa"/>
          </w:tcPr>
          <w:p w14:paraId="225A8601" w14:textId="6CAA231A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Oliver Twardus</w:t>
            </w:r>
          </w:p>
        </w:tc>
      </w:tr>
      <w:tr w:rsidR="00C66342" w:rsidRPr="003059C8" w14:paraId="38973DBE" w14:textId="77777777" w:rsidTr="00296631">
        <w:tc>
          <w:tcPr>
            <w:tcW w:w="1818" w:type="dxa"/>
          </w:tcPr>
          <w:p w14:paraId="6FD92B75" w14:textId="3AC16E19" w:rsidR="00C66342" w:rsidRPr="003059C8" w:rsidRDefault="00C6634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C66342" w:rsidRPr="003059C8" w:rsidRDefault="00C6634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 Harvey</w:t>
            </w:r>
          </w:p>
        </w:tc>
      </w:tr>
      <w:tr w:rsidR="00A97697" w:rsidRPr="003059C8" w14:paraId="37AB35DA" w14:textId="77777777" w:rsidTr="00296631">
        <w:tc>
          <w:tcPr>
            <w:tcW w:w="1818" w:type="dxa"/>
          </w:tcPr>
          <w:p w14:paraId="3575173A" w14:textId="67A3BAB3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aura Jackson</w:t>
            </w:r>
          </w:p>
        </w:tc>
      </w:tr>
      <w:tr w:rsidR="00A97697" w:rsidRPr="003059C8" w14:paraId="1EB365CF" w14:textId="77777777" w:rsidTr="00296631">
        <w:tc>
          <w:tcPr>
            <w:tcW w:w="1818" w:type="dxa"/>
          </w:tcPr>
          <w:p w14:paraId="19B37F68" w14:textId="05E4E53D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nxiao Zhang</w:t>
            </w:r>
          </w:p>
        </w:tc>
      </w:tr>
      <w:tr w:rsidR="00FF3C53" w:rsidRPr="003059C8" w14:paraId="1CA8A423" w14:textId="77777777" w:rsidTr="00296631">
        <w:tc>
          <w:tcPr>
            <w:tcW w:w="1818" w:type="dxa"/>
          </w:tcPr>
          <w:p w14:paraId="650D13E3" w14:textId="016D8586" w:rsidR="00FF3C53" w:rsidRPr="003059C8" w:rsidRDefault="00FF3C53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FF3C53" w:rsidRPr="003059C8" w:rsidRDefault="00FF3C53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Fischer</w:t>
            </w:r>
          </w:p>
        </w:tc>
      </w:tr>
      <w:tr w:rsidR="00A9656B" w:rsidRPr="003059C8" w14:paraId="25F07DA4" w14:textId="77777777" w:rsidTr="00296631">
        <w:tc>
          <w:tcPr>
            <w:tcW w:w="1818" w:type="dxa"/>
          </w:tcPr>
          <w:p w14:paraId="5A3D1B62" w14:textId="763AC606" w:rsidR="00A9656B" w:rsidRPr="003059C8" w:rsidRDefault="00A9656B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A9656B" w:rsidRPr="003059C8" w:rsidRDefault="00A9656B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akuya Shibayama</w:t>
            </w:r>
          </w:p>
        </w:tc>
      </w:tr>
      <w:tr w:rsidR="00C817C4" w:rsidRPr="003059C8" w14:paraId="177B362A" w14:textId="77777777" w:rsidTr="00296631">
        <w:tc>
          <w:tcPr>
            <w:tcW w:w="1818" w:type="dxa"/>
          </w:tcPr>
          <w:p w14:paraId="33804B9F" w14:textId="77777777" w:rsidR="00C817C4" w:rsidRPr="003059C8" w:rsidRDefault="00C817C4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471A4D"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4A067E5E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onia Vintan</w:t>
            </w:r>
          </w:p>
        </w:tc>
      </w:tr>
      <w:tr w:rsidR="00C817C4" w:rsidRPr="003059C8" w14:paraId="55AD7F41" w14:textId="77777777" w:rsidTr="00296631">
        <w:tc>
          <w:tcPr>
            <w:tcW w:w="1818" w:type="dxa"/>
          </w:tcPr>
          <w:p w14:paraId="48256C82" w14:textId="77777777" w:rsidR="00C817C4" w:rsidRPr="003059C8" w:rsidRDefault="00C817C4" w:rsidP="0097041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E333FE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White</w:t>
            </w:r>
          </w:p>
        </w:tc>
      </w:tr>
      <w:tr w:rsidR="00C817C4" w:rsidRPr="003059C8" w14:paraId="2F481EBC" w14:textId="77777777" w:rsidTr="00296631">
        <w:tc>
          <w:tcPr>
            <w:tcW w:w="1818" w:type="dxa"/>
          </w:tcPr>
          <w:p w14:paraId="727EA7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 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D3D5A2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 Willms</w:t>
            </w:r>
          </w:p>
        </w:tc>
      </w:tr>
      <w:tr w:rsidR="00C817C4" w:rsidRPr="003059C8" w14:paraId="106DE2C6" w14:textId="77777777" w:rsidTr="00296631">
        <w:tc>
          <w:tcPr>
            <w:tcW w:w="1818" w:type="dxa"/>
          </w:tcPr>
          <w:p w14:paraId="1759BED8" w14:textId="6E68AA7F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0FB5572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ssica Pelletier</w:t>
            </w:r>
          </w:p>
        </w:tc>
      </w:tr>
      <w:tr w:rsidR="00C817C4" w:rsidRPr="003059C8" w14:paraId="6B02D3CE" w14:textId="77777777" w:rsidTr="00296631">
        <w:tc>
          <w:tcPr>
            <w:tcW w:w="1818" w:type="dxa"/>
          </w:tcPr>
          <w:p w14:paraId="27C2E1B0" w14:textId="4061AE04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D7202A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elle Huh</w:t>
            </w:r>
          </w:p>
        </w:tc>
      </w:tr>
      <w:tr w:rsidR="00C817C4" w:rsidRPr="003059C8" w14:paraId="2EA5B3FB" w14:textId="77777777" w:rsidTr="00296631">
        <w:tc>
          <w:tcPr>
            <w:tcW w:w="1818" w:type="dxa"/>
          </w:tcPr>
          <w:p w14:paraId="59E49F63" w14:textId="7E5DAE3C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1A87449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nnifer Loew</w:t>
            </w:r>
          </w:p>
        </w:tc>
      </w:tr>
      <w:tr w:rsidR="00C817C4" w:rsidRPr="003059C8" w14:paraId="7D2751C0" w14:textId="77777777" w:rsidTr="00296631">
        <w:tc>
          <w:tcPr>
            <w:tcW w:w="1818" w:type="dxa"/>
          </w:tcPr>
          <w:p w14:paraId="0FD44C01" w14:textId="6AF22B61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4E7E36A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deline Stauffer</w:t>
            </w:r>
          </w:p>
        </w:tc>
      </w:tr>
      <w:tr w:rsidR="00C817C4" w:rsidRPr="003059C8" w14:paraId="277EA2C4" w14:textId="77777777" w:rsidTr="00296631">
        <w:tc>
          <w:tcPr>
            <w:tcW w:w="1818" w:type="dxa"/>
          </w:tcPr>
          <w:p w14:paraId="7E11AA3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eara Khoramshani</w:t>
            </w:r>
          </w:p>
        </w:tc>
      </w:tr>
      <w:tr w:rsidR="00C817C4" w:rsidRPr="003059C8" w14:paraId="7AA22434" w14:textId="77777777" w:rsidTr="00296631">
        <w:tc>
          <w:tcPr>
            <w:tcW w:w="1818" w:type="dxa"/>
          </w:tcPr>
          <w:p w14:paraId="6AEF894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ilda Wong</w:t>
            </w:r>
          </w:p>
        </w:tc>
      </w:tr>
      <w:tr w:rsidR="00C817C4" w:rsidRPr="003059C8" w14:paraId="57A59813" w14:textId="77777777" w:rsidTr="00296631">
        <w:tc>
          <w:tcPr>
            <w:tcW w:w="1818" w:type="dxa"/>
          </w:tcPr>
          <w:p w14:paraId="29DA1FC4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cklyn Koyama</w:t>
            </w:r>
          </w:p>
        </w:tc>
      </w:tr>
      <w:tr w:rsidR="00C817C4" w:rsidRPr="003059C8" w14:paraId="09923769" w14:textId="77777777" w:rsidTr="00296631">
        <w:tc>
          <w:tcPr>
            <w:tcW w:w="1818" w:type="dxa"/>
          </w:tcPr>
          <w:p w14:paraId="095844C6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izza Jafry</w:t>
            </w:r>
          </w:p>
        </w:tc>
      </w:tr>
      <w:tr w:rsidR="00C817C4" w:rsidRPr="003059C8" w14:paraId="3CC3A364" w14:textId="77777777" w:rsidTr="00296631">
        <w:tc>
          <w:tcPr>
            <w:tcW w:w="1818" w:type="dxa"/>
          </w:tcPr>
          <w:p w14:paraId="5977858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oshua Prasad</w:t>
            </w:r>
          </w:p>
        </w:tc>
      </w:tr>
    </w:tbl>
    <w:p w14:paraId="1848F5A6" w14:textId="77777777" w:rsidR="00B34677" w:rsidRDefault="00B34677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0DA40923" w14:textId="619E7DB2" w:rsidR="00C670DF" w:rsidRPr="003059C8" w:rsidRDefault="00C670DF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1A4386" w14:paraId="0D873C8E" w14:textId="77777777" w:rsidTr="00296631">
        <w:tc>
          <w:tcPr>
            <w:tcW w:w="1818" w:type="dxa"/>
          </w:tcPr>
          <w:p w14:paraId="722A85A9" w14:textId="77777777" w:rsidR="00C670DF" w:rsidRPr="003059C8" w:rsidRDefault="00C670DF" w:rsidP="00C670D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3059C8" w:rsidRDefault="00C670DF" w:rsidP="00E844D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Svenja </w:t>
            </w:r>
            <w:r w:rsidR="00E844DD" w:rsidRPr="003059C8">
              <w:rPr>
                <w:rFonts w:ascii="Spectral" w:hAnsi="Spectral"/>
                <w:sz w:val="22"/>
                <w:szCs w:val="22"/>
                <w:lang w:val="en-US"/>
              </w:rPr>
              <w:t>Roc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Department of Psychology, Humboldt</w:t>
            </w:r>
            <w:r w:rsidR="00507E6A" w:rsidRPr="003059C8">
              <w:rPr>
                <w:rFonts w:ascii="Spectral" w:hAnsi="Spectral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Berlin, Germany</w:t>
            </w:r>
          </w:p>
        </w:tc>
      </w:tr>
    </w:tbl>
    <w:p w14:paraId="48B7C131" w14:textId="77777777" w:rsidR="00B34677" w:rsidRDefault="00B34677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3E42F22" w14:textId="2433D9C3" w:rsidR="00716E68" w:rsidRPr="003059C8" w:rsidRDefault="00716E68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1A4386" w14:paraId="4D8AA805" w14:textId="77777777" w:rsidTr="008E6B1E">
        <w:tc>
          <w:tcPr>
            <w:tcW w:w="1818" w:type="dxa"/>
          </w:tcPr>
          <w:p w14:paraId="276778D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rrison Oakes, University of Waterloo, Canada</w:t>
            </w:r>
          </w:p>
        </w:tc>
      </w:tr>
      <w:tr w:rsidR="00716E68" w:rsidRPr="001A4386" w14:paraId="2AF0730B" w14:textId="77777777" w:rsidTr="008E6B1E">
        <w:tc>
          <w:tcPr>
            <w:tcW w:w="1818" w:type="dxa"/>
          </w:tcPr>
          <w:p w14:paraId="7B5B6A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</w:tbl>
    <w:p w14:paraId="3461BA46" w14:textId="77777777" w:rsidR="00B34677" w:rsidRDefault="00B34677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5961F2" w14:textId="4C7B61BF" w:rsidR="00154DDA" w:rsidRPr="003059C8" w:rsidRDefault="00154DDA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1A4386" w14:paraId="2052FEDE" w14:textId="77777777" w:rsidTr="00A0523D">
        <w:tc>
          <w:tcPr>
            <w:tcW w:w="1818" w:type="dxa"/>
          </w:tcPr>
          <w:p w14:paraId="46C0E60D" w14:textId="77777777" w:rsidR="002B675C" w:rsidRPr="003059C8" w:rsidRDefault="002B675C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3059C8" w:rsidRDefault="002B675C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  <w:tr w:rsidR="00154DDA" w:rsidRPr="001A4386" w14:paraId="4C5AEAFA" w14:textId="77777777" w:rsidTr="00A0523D">
        <w:tc>
          <w:tcPr>
            <w:tcW w:w="1818" w:type="dxa"/>
          </w:tcPr>
          <w:p w14:paraId="4BB158A6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enri Santos, University of Waterloo, Canada</w:t>
            </w:r>
          </w:p>
        </w:tc>
      </w:tr>
      <w:tr w:rsidR="00154DDA" w:rsidRPr="001A4386" w14:paraId="2E364CF2" w14:textId="77777777" w:rsidTr="00A0523D">
        <w:tc>
          <w:tcPr>
            <w:tcW w:w="1818" w:type="dxa"/>
          </w:tcPr>
          <w:p w14:paraId="5428B5ED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7</w:t>
            </w:r>
          </w:p>
        </w:tc>
        <w:tc>
          <w:tcPr>
            <w:tcW w:w="8203" w:type="dxa"/>
          </w:tcPr>
          <w:p w14:paraId="659B9CAA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ustin Brienza, University of Waterloo, Canada</w:t>
            </w:r>
          </w:p>
        </w:tc>
      </w:tr>
    </w:tbl>
    <w:p w14:paraId="614BD2BC" w14:textId="77777777" w:rsidR="00932467" w:rsidRDefault="0093246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A0763D" w14:textId="5AD610B5" w:rsidR="00DF29BB" w:rsidRPr="003059C8" w:rsidRDefault="00DF29BB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607D55E4" w14:textId="77777777" w:rsidTr="00216255">
        <w:tc>
          <w:tcPr>
            <w:tcW w:w="1818" w:type="dxa"/>
          </w:tcPr>
          <w:p w14:paraId="0EB6341F" w14:textId="53371548" w:rsidR="00FF3C53" w:rsidRPr="003059C8" w:rsidRDefault="00FF3C53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3059C8" w:rsidRDefault="00FF3C53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Meyers, Department of Psychology, University of Waterloo, Canada</w:t>
            </w:r>
          </w:p>
        </w:tc>
      </w:tr>
      <w:tr w:rsidR="002B675C" w:rsidRPr="001A4386" w14:paraId="37A1FD22" w14:textId="77777777" w:rsidTr="00216255">
        <w:tc>
          <w:tcPr>
            <w:tcW w:w="1818" w:type="dxa"/>
          </w:tcPr>
          <w:p w14:paraId="7A2F7051" w14:textId="77777777" w:rsidR="002B675C" w:rsidRPr="003059C8" w:rsidRDefault="002B675C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3059C8" w:rsidRDefault="002B675C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bdo Elnakouri, Department of Psychology, University of Waterloo, Canada</w:t>
            </w:r>
          </w:p>
        </w:tc>
      </w:tr>
      <w:tr w:rsidR="00091F6A" w:rsidRPr="001A4386" w14:paraId="77D9DFB8" w14:textId="77777777" w:rsidTr="00216255">
        <w:tc>
          <w:tcPr>
            <w:tcW w:w="1818" w:type="dxa"/>
          </w:tcPr>
          <w:p w14:paraId="5913F893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3059C8" w:rsidRDefault="009B76BF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topher Lo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k, Department of Psychology, University of Waterloo, Canada</w:t>
            </w:r>
          </w:p>
        </w:tc>
      </w:tr>
      <w:tr w:rsidR="00091F6A" w:rsidRPr="001A4386" w14:paraId="4947B2D7" w14:textId="77777777" w:rsidTr="00216255">
        <w:tc>
          <w:tcPr>
            <w:tcW w:w="1818" w:type="dxa"/>
          </w:tcPr>
          <w:p w14:paraId="6C1747C1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3059C8" w:rsidRDefault="00091F6A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tthew Wilmot, Department of Psychology, University of Waterloo, Canada</w:t>
            </w:r>
          </w:p>
        </w:tc>
      </w:tr>
      <w:tr w:rsidR="00DF29BB" w:rsidRPr="001A4386" w14:paraId="722D67B3" w14:textId="77777777" w:rsidTr="00216255">
        <w:tc>
          <w:tcPr>
            <w:tcW w:w="1818" w:type="dxa"/>
          </w:tcPr>
          <w:p w14:paraId="08451FBB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0BB61D6" w14:textId="27FE3F4E" w:rsidR="00425F33" w:rsidRPr="003059C8" w:rsidRDefault="00425F33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0B636A5F" w14:textId="77777777" w:rsidTr="002A28CF">
        <w:tc>
          <w:tcPr>
            <w:tcW w:w="1818" w:type="dxa"/>
          </w:tcPr>
          <w:p w14:paraId="2FAC4627" w14:textId="05498E7B" w:rsidR="00FF3C53" w:rsidRPr="003059C8" w:rsidRDefault="00FF3C5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3059C8" w:rsidRDefault="00A9656B" w:rsidP="00FF3C5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</w:t>
            </w:r>
            <w:r w:rsidR="00FF3C53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Wong, School of Accounting and Finance, University of Waterloo, Canada</w:t>
            </w:r>
          </w:p>
        </w:tc>
      </w:tr>
      <w:tr w:rsidR="00425F33" w:rsidRPr="001A4386" w14:paraId="5CD22D24" w14:textId="77777777" w:rsidTr="002A28CF">
        <w:tc>
          <w:tcPr>
            <w:tcW w:w="1818" w:type="dxa"/>
          </w:tcPr>
          <w:p w14:paraId="0B204CDF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nevieve Sanson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  <w:tr w:rsidR="00425F33" w:rsidRPr="001A4386" w14:paraId="0837E76B" w14:textId="77777777" w:rsidTr="002A28CF">
        <w:tc>
          <w:tcPr>
            <w:tcW w:w="1818" w:type="dxa"/>
          </w:tcPr>
          <w:p w14:paraId="01331F1A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urtney Plant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</w:tbl>
    <w:p w14:paraId="198AFC01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6A576228" w14:textId="2E15E8A6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1A4386" w14:paraId="647C502E" w14:textId="77777777" w:rsidTr="00296631">
        <w:tc>
          <w:tcPr>
            <w:tcW w:w="1818" w:type="dxa"/>
          </w:tcPr>
          <w:p w14:paraId="6E98D81F" w14:textId="0CAC5C36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Ekaterina Osavoliuk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1CCBE6DA" w14:textId="77777777" w:rsidTr="00296631">
        <w:tc>
          <w:tcPr>
            <w:tcW w:w="1818" w:type="dxa"/>
          </w:tcPr>
          <w:p w14:paraId="234E573B" w14:textId="45FE3B1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nna Adamyan, School of Psychology, Higher School of Economics, Russia</w:t>
            </w:r>
          </w:p>
        </w:tc>
      </w:tr>
      <w:tr w:rsidR="00B34677" w:rsidRPr="001A4386" w14:paraId="79934012" w14:textId="77777777" w:rsidTr="00296631">
        <w:tc>
          <w:tcPr>
            <w:tcW w:w="1818" w:type="dxa"/>
          </w:tcPr>
          <w:p w14:paraId="47121603" w14:textId="1422038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indsay Tunbridge, Faculty of Health, Deakin University, Australia</w:t>
            </w:r>
          </w:p>
        </w:tc>
      </w:tr>
      <w:tr w:rsidR="00B34677" w:rsidRPr="001A4386" w14:paraId="75AF3AB2" w14:textId="77777777" w:rsidTr="00296631">
        <w:tc>
          <w:tcPr>
            <w:tcW w:w="1818" w:type="dxa"/>
          </w:tcPr>
          <w:p w14:paraId="7CEC8577" w14:textId="1B6B106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y Hong, Department of Psychology, Queen’s University, Canada</w:t>
            </w:r>
          </w:p>
        </w:tc>
      </w:tr>
      <w:tr w:rsidR="00B34677" w:rsidRPr="001A4386" w14:paraId="47FC95D9" w14:textId="77777777" w:rsidTr="00296631">
        <w:tc>
          <w:tcPr>
            <w:tcW w:w="1818" w:type="dxa"/>
          </w:tcPr>
          <w:p w14:paraId="3051580D" w14:textId="199B0BE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mitrij Dubov, School of Psychology, Higher School of Economics, Russia</w:t>
            </w:r>
          </w:p>
        </w:tc>
      </w:tr>
      <w:tr w:rsidR="00B34677" w:rsidRPr="001A4386" w14:paraId="6EA85765" w14:textId="77777777" w:rsidTr="00296631">
        <w:tc>
          <w:tcPr>
            <w:tcW w:w="1818" w:type="dxa"/>
          </w:tcPr>
          <w:p w14:paraId="3EEBFC87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Ning Zhang, Department of Psychology, Queen’s University, Canada</w:t>
            </w:r>
          </w:p>
        </w:tc>
      </w:tr>
      <w:tr w:rsidR="00B34677" w:rsidRPr="001A4386" w14:paraId="0F73878E" w14:textId="77777777" w:rsidTr="00296631">
        <w:tc>
          <w:tcPr>
            <w:tcW w:w="1818" w:type="dxa"/>
          </w:tcPr>
          <w:p w14:paraId="42A88BBF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3059C8" w:rsidRDefault="000E70A0">
      <w:pPr>
        <w:rPr>
          <w:rFonts w:ascii="Spectral" w:hAnsi="Spectral"/>
          <w:b/>
          <w:sz w:val="22"/>
          <w:szCs w:val="22"/>
          <w:lang w:val="en-US"/>
        </w:rPr>
      </w:pPr>
    </w:p>
    <w:p w14:paraId="7DABDD8B" w14:textId="77777777" w:rsidR="00862655" w:rsidRPr="00932467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862655" w:rsidRPr="001A4386" w14:paraId="634BC4B8" w14:textId="77777777" w:rsidTr="00283386">
        <w:tc>
          <w:tcPr>
            <w:tcW w:w="1530" w:type="dxa"/>
          </w:tcPr>
          <w:p w14:paraId="56A50245" w14:textId="77777777" w:rsidR="00932467" w:rsidRDefault="00932467" w:rsidP="00283386">
            <w:pPr>
              <w:pStyle w:val="NoSpacing"/>
              <w:rPr>
                <w:rFonts w:ascii="Spectral" w:hAnsi="Spectral" w:cs="Times New Roman"/>
              </w:rPr>
            </w:pPr>
          </w:p>
          <w:p w14:paraId="455F189A" w14:textId="010C79B0" w:rsidR="00862655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</w:t>
            </w:r>
          </w:p>
        </w:tc>
        <w:tc>
          <w:tcPr>
            <w:tcW w:w="8550" w:type="dxa"/>
          </w:tcPr>
          <w:p w14:paraId="3B268A88" w14:textId="77777777" w:rsidR="00932467" w:rsidRDefault="00932467" w:rsidP="00283386">
            <w:pPr>
              <w:pStyle w:val="NoSpacing"/>
              <w:rPr>
                <w:rFonts w:ascii="Spectral" w:hAnsi="Spectral"/>
                <w:lang w:val="en-US"/>
              </w:rPr>
            </w:pPr>
          </w:p>
          <w:p w14:paraId="6C3FB691" w14:textId="1354E6CA" w:rsidR="00862655" w:rsidRPr="00826D73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1335FC">
              <w:rPr>
                <w:rFonts w:ascii="Spectral" w:hAnsi="Spectral"/>
                <w:lang w:val="en-US"/>
              </w:rPr>
              <w:t>finalist at the Post</w:t>
            </w:r>
            <w:r>
              <w:rPr>
                <w:rFonts w:ascii="Spectral" w:hAnsi="Spectral"/>
                <w:lang w:val="en-US"/>
              </w:rPr>
              <w:t>-d</w:t>
            </w:r>
            <w:r w:rsidRPr="001335FC">
              <w:rPr>
                <w:rFonts w:ascii="Spectral" w:hAnsi="Spectral"/>
                <w:lang w:val="en-US"/>
              </w:rPr>
              <w:t>oc Research Competition at the forthcoming Human Behavior and Evolution Society Conference, 2021</w:t>
            </w:r>
            <w:r>
              <w:rPr>
                <w:rFonts w:ascii="Spectral" w:hAnsi="Spectral"/>
                <w:lang w:val="en-US"/>
              </w:rPr>
              <w:t xml:space="preserve"> (for A. Rotella)</w:t>
            </w:r>
          </w:p>
        </w:tc>
      </w:tr>
      <w:tr w:rsidR="00862655" w:rsidRPr="001A4386" w14:paraId="3AE7CD62" w14:textId="77777777" w:rsidTr="00283386">
        <w:tc>
          <w:tcPr>
            <w:tcW w:w="1530" w:type="dxa"/>
          </w:tcPr>
          <w:p w14:paraId="6CC6C4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826D73">
              <w:rPr>
                <w:rFonts w:ascii="Spectral" w:hAnsi="Spectral" w:cs="Times New Roman"/>
                <w:iCs/>
                <w:color w:val="000000"/>
              </w:rPr>
              <w:t>PCH-SSHRC Initiative for Digital Citizen Research</w:t>
            </w:r>
            <w:r>
              <w:rPr>
                <w:rFonts w:ascii="Spectral" w:hAnsi="Spectral" w:cs="Times New Roman"/>
                <w:iCs/>
                <w:color w:val="000000"/>
              </w:rPr>
              <w:t xml:space="preserve"> (for Abdelrahman Elnakouri)</w:t>
            </w:r>
          </w:p>
        </w:tc>
      </w:tr>
      <w:tr w:rsidR="00862655" w:rsidRPr="001A4386" w14:paraId="39EE42E3" w14:textId="77777777" w:rsidTr="00283386">
        <w:tc>
          <w:tcPr>
            <w:tcW w:w="1530" w:type="dxa"/>
          </w:tcPr>
          <w:p w14:paraId="69BEF746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Honours Thesis Award (for Yoonjee Michelle Yeh)</w:t>
            </w:r>
          </w:p>
        </w:tc>
      </w:tr>
      <w:tr w:rsidR="00862655" w:rsidRPr="001A4386" w14:paraId="3F45428F" w14:textId="77777777" w:rsidTr="00283386">
        <w:tc>
          <w:tcPr>
            <w:tcW w:w="1530" w:type="dxa"/>
          </w:tcPr>
          <w:p w14:paraId="0488E19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J. Brienza)</w:t>
            </w:r>
          </w:p>
        </w:tc>
      </w:tr>
      <w:tr w:rsidR="00862655" w:rsidRPr="001A4386" w14:paraId="7371E59D" w14:textId="77777777" w:rsidTr="00283386">
        <w:tc>
          <w:tcPr>
            <w:tcW w:w="1530" w:type="dxa"/>
          </w:tcPr>
          <w:p w14:paraId="5F173E44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H. Santos)</w:t>
            </w:r>
          </w:p>
        </w:tc>
      </w:tr>
      <w:tr w:rsidR="00862655" w:rsidRPr="001A4386" w14:paraId="30BCCC5B" w14:textId="77777777" w:rsidTr="00283386">
        <w:tc>
          <w:tcPr>
            <w:tcW w:w="1530" w:type="dxa"/>
          </w:tcPr>
          <w:p w14:paraId="73829B0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Vanier Canada Graduate Scholarship (for H. Oakes)</w:t>
            </w:r>
          </w:p>
        </w:tc>
      </w:tr>
      <w:tr w:rsidR="00862655" w:rsidRPr="001A4386" w14:paraId="2F8CF56E" w14:textId="77777777" w:rsidTr="00283386">
        <w:tc>
          <w:tcPr>
            <w:tcW w:w="1530" w:type="dxa"/>
          </w:tcPr>
          <w:p w14:paraId="55F8978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H. Oakes)</w:t>
            </w:r>
          </w:p>
        </w:tc>
      </w:tr>
      <w:tr w:rsidR="00862655" w:rsidRPr="001A4386" w14:paraId="3FEDB59E" w14:textId="77777777" w:rsidTr="00283386">
        <w:tc>
          <w:tcPr>
            <w:tcW w:w="1530" w:type="dxa"/>
          </w:tcPr>
          <w:p w14:paraId="4DB0447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Warren Ober Award for outstanding teaching at the UW (for H. Santos)</w:t>
            </w:r>
          </w:p>
        </w:tc>
      </w:tr>
      <w:tr w:rsidR="00862655" w:rsidRPr="001A4386" w14:paraId="0BD2D4B7" w14:textId="77777777" w:rsidTr="00283386">
        <w:tc>
          <w:tcPr>
            <w:tcW w:w="1530" w:type="dxa"/>
          </w:tcPr>
          <w:p w14:paraId="1D5D53E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6 SPSP convention (for H. Oakes)</w:t>
            </w:r>
          </w:p>
        </w:tc>
      </w:tr>
      <w:tr w:rsidR="00862655" w:rsidRPr="001A4386" w14:paraId="428B66E2" w14:textId="77777777" w:rsidTr="00283386">
        <w:tc>
          <w:tcPr>
            <w:tcW w:w="1530" w:type="dxa"/>
          </w:tcPr>
          <w:p w14:paraId="32372C6D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Joseph-Armand Bombardier Canadian Graduate Scholarship (for H. Oakes)</w:t>
            </w:r>
          </w:p>
        </w:tc>
      </w:tr>
      <w:tr w:rsidR="00862655" w:rsidRPr="001A4386" w14:paraId="7379B33F" w14:textId="77777777" w:rsidTr="00283386">
        <w:tc>
          <w:tcPr>
            <w:tcW w:w="1530" w:type="dxa"/>
          </w:tcPr>
          <w:p w14:paraId="78F6BE4B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H. C. Santos)</w:t>
            </w:r>
          </w:p>
        </w:tc>
      </w:tr>
      <w:tr w:rsidR="00862655" w:rsidRPr="001A4386" w14:paraId="75434866" w14:textId="77777777" w:rsidTr="00283386">
        <w:tc>
          <w:tcPr>
            <w:tcW w:w="1530" w:type="dxa"/>
          </w:tcPr>
          <w:p w14:paraId="1EDE6CA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International Ontario Graduate Scholarship (CAD$25,000; 1 of 5 allotted to University of Waterloo; for A. C. Huynh)</w:t>
            </w:r>
          </w:p>
        </w:tc>
      </w:tr>
      <w:tr w:rsidR="00862655" w:rsidRPr="001A4386" w14:paraId="104A9839" w14:textId="77777777" w:rsidTr="00283386">
        <w:tc>
          <w:tcPr>
            <w:tcW w:w="1530" w:type="dxa"/>
          </w:tcPr>
          <w:p w14:paraId="313D70CF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H. Oakes)</w:t>
            </w:r>
          </w:p>
        </w:tc>
      </w:tr>
      <w:tr w:rsidR="00862655" w:rsidRPr="001A4386" w14:paraId="23818D0A" w14:textId="77777777" w:rsidTr="00283386">
        <w:tc>
          <w:tcPr>
            <w:tcW w:w="1530" w:type="dxa"/>
          </w:tcPr>
          <w:p w14:paraId="18BE8A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A. C. Huynh)</w:t>
            </w:r>
          </w:p>
        </w:tc>
      </w:tr>
      <w:tr w:rsidR="00862655" w:rsidRPr="001A4386" w14:paraId="5412F911" w14:textId="77777777" w:rsidTr="00283386">
        <w:tc>
          <w:tcPr>
            <w:tcW w:w="1530" w:type="dxa"/>
          </w:tcPr>
          <w:p w14:paraId="3C0C79A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A. C. Huynh)</w:t>
            </w:r>
          </w:p>
        </w:tc>
      </w:tr>
      <w:tr w:rsidR="00862655" w:rsidRPr="001A4386" w14:paraId="5B95E8FE" w14:textId="77777777" w:rsidTr="00283386">
        <w:tc>
          <w:tcPr>
            <w:tcW w:w="1530" w:type="dxa"/>
          </w:tcPr>
          <w:p w14:paraId="76E9ECD8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A. C. Huynh)</w:t>
            </w:r>
          </w:p>
        </w:tc>
      </w:tr>
      <w:tr w:rsidR="00862655" w:rsidRPr="001A4386" w14:paraId="607CDB70" w14:textId="77777777" w:rsidTr="00283386">
        <w:tc>
          <w:tcPr>
            <w:tcW w:w="1530" w:type="dxa"/>
          </w:tcPr>
          <w:p w14:paraId="211832F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Default="00862655" w:rsidP="00621294">
      <w:pPr>
        <w:pBdr>
          <w:bottom w:val="single" w:sz="6" w:space="1" w:color="auto"/>
        </w:pBdr>
        <w:rPr>
          <w:rFonts w:ascii="NeueHaasGroteskDisp Pro Md" w:hAnsi="NeueHaasGroteskDisp Pro Md"/>
          <w:sz w:val="22"/>
          <w:szCs w:val="22"/>
          <w:lang w:val="en-US"/>
        </w:rPr>
      </w:pPr>
    </w:p>
    <w:p w14:paraId="48B8411F" w14:textId="4EAA85D3" w:rsidR="008E6F82" w:rsidRPr="00932467" w:rsidRDefault="00C352A4" w:rsidP="00621294">
      <w:pPr>
        <w:pBdr>
          <w:bottom w:val="single" w:sz="6" w:space="1" w:color="auto"/>
        </w:pBdr>
        <w:rPr>
          <w:rFonts w:ascii="NeueHaasGroteskDisp Pro Md" w:hAnsi="NeueHaasGroteskDisp Pro Md"/>
          <w:lang w:val="en-US"/>
        </w:rPr>
      </w:pPr>
      <w:r w:rsidRPr="00932467">
        <w:rPr>
          <w:rFonts w:ascii="NeueHaasGroteskDisp Pro Md" w:hAnsi="NeueHaasGroteskDisp Pro Md"/>
          <w:lang w:val="en-US"/>
        </w:rPr>
        <w:t>Leadership</w:t>
      </w:r>
    </w:p>
    <w:p w14:paraId="1E986261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1A2E1171" w14:textId="0AF61BE2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1A4386" w14:paraId="58F9609C" w14:textId="77777777" w:rsidTr="000C5FFA">
        <w:tc>
          <w:tcPr>
            <w:tcW w:w="1800" w:type="dxa"/>
          </w:tcPr>
          <w:p w14:paraId="1C69AB8B" w14:textId="4AF478D2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 – present</w:t>
            </w:r>
          </w:p>
        </w:tc>
        <w:tc>
          <w:tcPr>
            <w:tcW w:w="8370" w:type="dxa"/>
          </w:tcPr>
          <w:p w14:paraId="1CE6AFF7" w14:textId="1FCBE57C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Department of Psychology Colloquium Series</w:t>
            </w:r>
          </w:p>
        </w:tc>
      </w:tr>
      <w:tr w:rsidR="009563C1" w:rsidRPr="001A4386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0219ECB" w14:textId="06ABC5EF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Graduate Committee</w:t>
            </w:r>
          </w:p>
        </w:tc>
      </w:tr>
      <w:tr w:rsidR="009563C1" w:rsidRPr="001A4386" w14:paraId="070656E4" w14:textId="77777777" w:rsidTr="000C5FFA">
        <w:tc>
          <w:tcPr>
            <w:tcW w:w="1800" w:type="dxa"/>
          </w:tcPr>
          <w:p w14:paraId="38BB3CB9" w14:textId="192EBA9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02155263" w14:textId="30B7E0E8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ocial Area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lloquium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ries</w:t>
            </w:r>
          </w:p>
        </w:tc>
      </w:tr>
      <w:tr w:rsidR="009563C1" w:rsidRPr="001A4386" w14:paraId="61822F7E" w14:textId="77777777" w:rsidTr="000C5FFA">
        <w:tc>
          <w:tcPr>
            <w:tcW w:w="1800" w:type="dxa"/>
          </w:tcPr>
          <w:p w14:paraId="27B0C260" w14:textId="39B2AA16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</w:t>
            </w:r>
          </w:p>
        </w:tc>
        <w:tc>
          <w:tcPr>
            <w:tcW w:w="8370" w:type="dxa"/>
          </w:tcPr>
          <w:p w14:paraId="431D98F8" w14:textId="1633DFBE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Executive Committee</w:t>
            </w:r>
          </w:p>
        </w:tc>
      </w:tr>
      <w:tr w:rsidR="009563C1" w:rsidRPr="001A4386" w14:paraId="730C1D9B" w14:textId="77777777" w:rsidTr="000C5FFA">
        <w:tc>
          <w:tcPr>
            <w:tcW w:w="1800" w:type="dxa"/>
          </w:tcPr>
          <w:p w14:paraId="5A64E6F6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(Co-)Organizer of the Ziva Kunda Memorial Lecture</w:t>
            </w:r>
          </w:p>
        </w:tc>
      </w:tr>
      <w:tr w:rsidR="009563C1" w:rsidRPr="001A4386" w14:paraId="26832C99" w14:textId="77777777" w:rsidTr="000C5FFA">
        <w:tc>
          <w:tcPr>
            <w:tcW w:w="1800" w:type="dxa"/>
          </w:tcPr>
          <w:p w14:paraId="32D8BEB7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Performance Review Committee (APRC)</w:t>
            </w:r>
          </w:p>
        </w:tc>
      </w:tr>
      <w:tr w:rsidR="009563C1" w:rsidRPr="001A4386" w14:paraId="32B746A4" w14:textId="77777777" w:rsidTr="000C5FFA">
        <w:tc>
          <w:tcPr>
            <w:tcW w:w="1800" w:type="dxa"/>
          </w:tcPr>
          <w:p w14:paraId="1152C213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5DB7293A" w14:textId="4E1CDEC3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Faculty</w:t>
      </w:r>
    </w:p>
    <w:p w14:paraId="449AB0A9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75FEA2FB" w14:textId="77777777" w:rsidTr="000C5FFA">
        <w:tc>
          <w:tcPr>
            <w:tcW w:w="1800" w:type="dxa"/>
          </w:tcPr>
          <w:p w14:paraId="0B565B0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3059C8" w:rsidRDefault="00F525F5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at the University of Waterloo Arts Faculty Interdisciplinary Mashup Event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New Ways of Learning</w:t>
            </w:r>
          </w:p>
        </w:tc>
      </w:tr>
      <w:tr w:rsidR="00621294" w:rsidRPr="001A4386" w14:paraId="5A3F1E3F" w14:textId="77777777" w:rsidTr="000C5FFA">
        <w:tc>
          <w:tcPr>
            <w:tcW w:w="1800" w:type="dxa"/>
          </w:tcPr>
          <w:p w14:paraId="44BF7FDA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Dean’s Panel at the UW Arts Reunion</w:t>
            </w:r>
          </w:p>
        </w:tc>
      </w:tr>
      <w:tr w:rsidR="00621294" w:rsidRPr="001A4386" w14:paraId="3A83C8DD" w14:textId="77777777" w:rsidTr="000C5FFA">
        <w:tc>
          <w:tcPr>
            <w:tcW w:w="1800" w:type="dxa"/>
          </w:tcPr>
          <w:p w14:paraId="42784F7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University of Waterloo Arts Faculty event </w:t>
            </w:r>
          </w:p>
          <w:p w14:paraId="1A333BA4" w14:textId="43376BA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BD884B" w14:textId="7D782AB8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University</w:t>
      </w:r>
    </w:p>
    <w:p w14:paraId="060BC132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1A4386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- present</w:t>
            </w:r>
          </w:p>
        </w:tc>
        <w:tc>
          <w:tcPr>
            <w:tcW w:w="8357" w:type="dxa"/>
          </w:tcPr>
          <w:p w14:paraId="7C8EBBBE" w14:textId="308D37C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teering Committee and Core Member of Waterloo Institute for Complexity an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Innovation (WICI)</w:t>
            </w:r>
          </w:p>
        </w:tc>
      </w:tr>
      <w:tr w:rsidR="00621294" w:rsidRPr="001A4386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a university-wide workshop on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eaning of Rationality</w:t>
            </w:r>
          </w:p>
        </w:tc>
      </w:tr>
      <w:tr w:rsidR="00621294" w:rsidRPr="001A4386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oundtable discussant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 w:eastAsia="en-CA"/>
              </w:rPr>
              <w:t>Nature of Experiment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conference</w:t>
            </w:r>
          </w:p>
        </w:tc>
      </w:tr>
      <w:tr w:rsidR="00621294" w:rsidRPr="001A4386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Cognitive Science Confessions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cademic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vent (talk series, and evaluation of undergraduate prize submissions)</w:t>
            </w:r>
          </w:p>
        </w:tc>
      </w:tr>
      <w:tr w:rsidR="00621294" w:rsidRPr="001A4386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Cognitive Science social program committee</w:t>
            </w:r>
          </w:p>
        </w:tc>
      </w:tr>
      <w:tr w:rsidR="00621294" w:rsidRPr="001A4386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University of Waterloo Network on Aging Winter Event</w:t>
            </w:r>
          </w:p>
        </w:tc>
      </w:tr>
      <w:tr w:rsidR="00621294" w:rsidRPr="001A4386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This Idea Must Die Da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ognitive Science meeting)</w:t>
            </w:r>
          </w:p>
        </w:tc>
      </w:tr>
      <w:tr w:rsidR="00621294" w:rsidRPr="001A4386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University of Waterloo speaker series on “Successful Aging”</w:t>
            </w:r>
          </w:p>
        </w:tc>
      </w:tr>
      <w:tr w:rsidR="00621294" w:rsidRPr="001A4386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Ignorance Day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(Cognitive Science)</w:t>
            </w:r>
          </w:p>
        </w:tc>
      </w:tr>
    </w:tbl>
    <w:p w14:paraId="33F0F4F1" w14:textId="198853C7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lastRenderedPageBreak/>
        <w:t>Professional</w:t>
      </w:r>
    </w:p>
    <w:p w14:paraId="5D7FBBB0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6033E1B" w14:textId="7DD48859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5F0C6F6A" w14:textId="77777777" w:rsidTr="000C5FFA">
        <w:tc>
          <w:tcPr>
            <w:tcW w:w="1800" w:type="dxa"/>
          </w:tcPr>
          <w:p w14:paraId="41FDAE48" w14:textId="6239732D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C13CF82" w14:textId="585B4CF0" w:rsidR="00387CA1" w:rsidRPr="00387CA1" w:rsidRDefault="004A451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under and o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ganizer of the </w:t>
            </w:r>
            <w:r w:rsidR="00387CA1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021 International Wisdom Summit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virtual).</w:t>
            </w:r>
          </w:p>
        </w:tc>
      </w:tr>
      <w:tr w:rsidR="00621294" w:rsidRPr="001A4386" w14:paraId="45C4E8D2" w14:textId="77777777" w:rsidTr="000C5FFA">
        <w:tc>
          <w:tcPr>
            <w:tcW w:w="1800" w:type="dxa"/>
          </w:tcPr>
          <w:p w14:paraId="75727E60" w14:textId="0829F40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38" w:name="_Hlk61029988"/>
            <w:bookmarkStart w:id="39" w:name="_Hlk4704266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8 - </w:t>
            </w:r>
            <w:r w:rsidR="00826D73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3059C8" w:rsidRDefault="005D5B82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of the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Cultural Psychology Pre-Conference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t the 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>20</w:t>
            </w:r>
            <w:r w:rsidR="00621294" w:rsidRPr="003059C8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th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-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2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2</w:t>
            </w:r>
            <w:r w:rsidR="00826D73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nd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Annual Conference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s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of the Society for Personality and Social Psychology</w:t>
            </w:r>
          </w:p>
        </w:tc>
      </w:tr>
      <w:tr w:rsidR="00621294" w:rsidRPr="001A4386" w14:paraId="2DF603DE" w14:textId="77777777" w:rsidTr="000C5FFA">
        <w:tc>
          <w:tcPr>
            <w:tcW w:w="1800" w:type="dxa"/>
          </w:tcPr>
          <w:p w14:paraId="2E24A24C" w14:textId="3987E4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bookmarkStart w:id="40" w:name="_Hlk7329260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Pan-Asian Summit on Wisdom, Morality and Character </w:t>
            </w:r>
            <w:r w:rsidR="00CE095C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the Polarized World</w:t>
            </w:r>
            <w:bookmarkEnd w:id="4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to take place in Colombo, Sri Lanka</w:t>
            </w:r>
            <w:r w:rsidR="004A451F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ancelled)</w:t>
            </w:r>
          </w:p>
        </w:tc>
      </w:tr>
      <w:bookmarkEnd w:id="38"/>
      <w:tr w:rsidR="00621294" w:rsidRPr="001A4386" w14:paraId="319BB64E" w14:textId="77777777" w:rsidTr="000C5FFA">
        <w:tc>
          <w:tcPr>
            <w:tcW w:w="1800" w:type="dxa"/>
          </w:tcPr>
          <w:p w14:paraId="51FF2C5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Toronto Wisdom Task Force Meeting</w:t>
            </w:r>
          </w:p>
          <w:p w14:paraId="6D675E5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1A4386" w14:paraId="23CF1264" w14:textId="77777777" w:rsidTr="000C5FFA">
        <w:tc>
          <w:tcPr>
            <w:tcW w:w="1800" w:type="dxa"/>
          </w:tcPr>
          <w:p w14:paraId="3DADA1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i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International Congress of the 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 Guelph, Canada </w:t>
            </w:r>
          </w:p>
        </w:tc>
      </w:tr>
      <w:bookmarkEnd w:id="39"/>
      <w:tr w:rsidR="00621294" w:rsidRPr="001A4386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idwestern Cultural Psychology Conference</w:t>
            </w:r>
          </w:p>
        </w:tc>
      </w:tr>
      <w:tr w:rsidR="00621294" w:rsidRPr="001A4386" w14:paraId="2C0EA5AA" w14:textId="77777777" w:rsidTr="000C5FFA">
        <w:tc>
          <w:tcPr>
            <w:tcW w:w="1800" w:type="dxa"/>
          </w:tcPr>
          <w:p w14:paraId="22FEF7A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10th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German Psychology Students’ Congress</w:t>
            </w:r>
          </w:p>
        </w:tc>
      </w:tr>
    </w:tbl>
    <w:p w14:paraId="05927378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27935735" w14:textId="0850246F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36285589" w14:textId="77777777" w:rsidTr="000C5FFA">
        <w:tc>
          <w:tcPr>
            <w:tcW w:w="1800" w:type="dxa"/>
          </w:tcPr>
          <w:p w14:paraId="3D3F067C" w14:textId="724AB330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3059C8" w:rsidRDefault="004C42E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Bienn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i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eeting of the 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>Asian Association of Social Psychology</w:t>
            </w:r>
          </w:p>
        </w:tc>
      </w:tr>
      <w:tr w:rsidR="00621294" w:rsidRPr="001A4386" w14:paraId="4BF1FE07" w14:textId="77777777" w:rsidTr="000C5FFA">
        <w:tc>
          <w:tcPr>
            <w:tcW w:w="1800" w:type="dxa"/>
          </w:tcPr>
          <w:p w14:paraId="5A856066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Biannual Meeting of the Society for Research in Personality </w:t>
            </w:r>
          </w:p>
        </w:tc>
      </w:tr>
      <w:tr w:rsidR="00621294" w:rsidRPr="001A4386" w14:paraId="1FC93C56" w14:textId="77777777" w:rsidTr="000C5FFA">
        <w:tc>
          <w:tcPr>
            <w:tcW w:w="1800" w:type="dxa"/>
          </w:tcPr>
          <w:p w14:paraId="1DAB2AA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ternational Convention of Psychological Science</w:t>
            </w:r>
          </w:p>
        </w:tc>
      </w:tr>
      <w:tr w:rsidR="00621294" w:rsidRPr="001A4386" w14:paraId="14D800E3" w14:textId="77777777" w:rsidTr="000C5FFA">
        <w:tc>
          <w:tcPr>
            <w:tcW w:w="1800" w:type="dxa"/>
          </w:tcPr>
          <w:p w14:paraId="061C74D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1FDDB8B6" w14:textId="77777777" w:rsidTr="000C5FFA">
        <w:tc>
          <w:tcPr>
            <w:tcW w:w="1800" w:type="dxa"/>
          </w:tcPr>
          <w:p w14:paraId="3DA6BA4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1A4386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</w:t>
            </w: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he International Society for Research on Emotion Conference</w:t>
            </w:r>
          </w:p>
        </w:tc>
      </w:tr>
      <w:tr w:rsidR="00621294" w:rsidRPr="001A4386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augural International Convention of Psychological Science</w:t>
            </w:r>
          </w:p>
        </w:tc>
      </w:tr>
      <w:tr w:rsidR="00621294" w:rsidRPr="001A4386" w14:paraId="55CDBDB0" w14:textId="77777777" w:rsidTr="000C5FFA">
        <w:tc>
          <w:tcPr>
            <w:tcW w:w="1800" w:type="dxa"/>
          </w:tcPr>
          <w:p w14:paraId="2276001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  <w:p w14:paraId="23EE46F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</w:p>
          <w:p w14:paraId="0724B4E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63C55CA" w14:textId="4AB4E6F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58FCFCC8" w14:textId="77777777" w:rsidTr="000C5FFA">
        <w:tc>
          <w:tcPr>
            <w:tcW w:w="1800" w:type="dxa"/>
          </w:tcPr>
          <w:p w14:paraId="50F2EBE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1A4386" w14:paraId="57BFEDE5" w14:textId="77777777" w:rsidTr="000C5FFA">
        <w:tc>
          <w:tcPr>
            <w:tcW w:w="1800" w:type="dxa"/>
          </w:tcPr>
          <w:p w14:paraId="7C7A5A3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442A8901" w14:textId="77777777" w:rsidTr="000C5FFA">
        <w:tc>
          <w:tcPr>
            <w:tcW w:w="1800" w:type="dxa"/>
          </w:tcPr>
          <w:p w14:paraId="791650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  <w:tr w:rsidR="00621294" w:rsidRPr="001A4386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Default="002154BF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31E96EAF" w14:textId="73CEA20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2E890A73" w14:textId="77777777" w:rsidTr="000C5FFA">
        <w:tc>
          <w:tcPr>
            <w:tcW w:w="1800" w:type="dxa"/>
          </w:tcPr>
          <w:p w14:paraId="6347F28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ternational Congress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uelph, ON</w:t>
            </w:r>
          </w:p>
        </w:tc>
      </w:tr>
      <w:tr w:rsidR="00621294" w:rsidRPr="001A4386" w14:paraId="3C2CCDAC" w14:textId="77777777" w:rsidTr="000C5FFA">
        <w:tc>
          <w:tcPr>
            <w:tcW w:w="1800" w:type="dxa"/>
          </w:tcPr>
          <w:p w14:paraId="5A62ACD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1" w:name="_Hlk6397664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GB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 xml:space="preserve">44th Annual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 w:eastAsia="en-CA"/>
              </w:rPr>
              <w:t>Society for Philosophy &amp; Psychology Conference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, Ann Arbor, MI</w:t>
            </w:r>
          </w:p>
        </w:tc>
      </w:tr>
      <w:bookmarkEnd w:id="41"/>
    </w:tbl>
    <w:p w14:paraId="13B6525E" w14:textId="77777777" w:rsidR="00826D73" w:rsidRDefault="00826D73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1F4E96" w14:textId="77777777" w:rsidR="00815D15" w:rsidRDefault="00815D15">
      <w:pP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br w:type="page"/>
      </w:r>
    </w:p>
    <w:p w14:paraId="09903705" w14:textId="431A89A5" w:rsidR="00621294" w:rsidRPr="00C352A4" w:rsidRDefault="0062129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lastRenderedPageBreak/>
        <w:t>Editorial Services</w:t>
      </w:r>
    </w:p>
    <w:p w14:paraId="0585ECA7" w14:textId="77777777" w:rsidR="00932467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2BD7B16" w14:textId="69B5FBB3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Editor</w:t>
      </w:r>
    </w:p>
    <w:p w14:paraId="6A27F499" w14:textId="2BCEDB09" w:rsidR="00621294" w:rsidRPr="003059C8" w:rsidRDefault="007564A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2" w:name="_Hlk47042709"/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– </w:t>
      </w:r>
      <w:r w:rsidR="00815D15">
        <w:rPr>
          <w:rFonts w:ascii="Spectral" w:hAnsi="Spectral"/>
          <w:sz w:val="22"/>
          <w:szCs w:val="22"/>
          <w:lang w:val="en-US" w:eastAsia="en-CA"/>
        </w:rPr>
        <w:t>2022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19DF8A4B" w14:textId="301C5F6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Flagship journal of </w:t>
      </w:r>
      <w:r w:rsidRPr="003059C8">
        <w:rPr>
          <w:rFonts w:ascii="Spectral" w:hAnsi="Spectral"/>
          <w:b/>
          <w:sz w:val="22"/>
          <w:szCs w:val="22"/>
          <w:lang w:val="en-US"/>
        </w:rPr>
        <w:t>SESP, ARP, SPSP, and EASP</w:t>
      </w:r>
      <w:r w:rsidRPr="003059C8">
        <w:rPr>
          <w:rFonts w:ascii="Spectral" w:hAnsi="Spectral"/>
          <w:sz w:val="22"/>
          <w:szCs w:val="22"/>
          <w:lang w:val="en-US" w:eastAsia="en-CA"/>
        </w:rPr>
        <w:t>/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Impact factor = </w:t>
      </w:r>
      <w:r w:rsidR="00527121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2FC92AA0" w14:textId="5DB3E98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20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="009563C1" w:rsidRPr="003059C8">
        <w:rPr>
          <w:rFonts w:ascii="Spectral" w:hAnsi="Spectral"/>
          <w:sz w:val="22"/>
          <w:szCs w:val="22"/>
          <w:lang w:val="en-GB" w:eastAsia="en-CA"/>
        </w:rPr>
        <w:t>– 202</w:t>
      </w:r>
      <w:r w:rsidR="009563C1">
        <w:rPr>
          <w:rFonts w:ascii="Spectral" w:hAnsi="Spectral"/>
          <w:sz w:val="22"/>
          <w:szCs w:val="22"/>
          <w:lang w:val="en-GB" w:eastAsia="en-CA"/>
        </w:rPr>
        <w:t>1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American Psychology </w:t>
      </w:r>
      <w:r w:rsidRPr="003059C8">
        <w:rPr>
          <w:rFonts w:ascii="Spectral" w:hAnsi="Spectral"/>
          <w:sz w:val="22"/>
          <w:szCs w:val="22"/>
          <w:lang w:val="en-US" w:eastAsia="en-CA"/>
        </w:rPr>
        <w:t>(special issue on Cultural Change)</w:t>
      </w:r>
    </w:p>
    <w:p w14:paraId="53750BA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Impact factor = 4.86</w:t>
      </w:r>
    </w:p>
    <w:p w14:paraId="11729A2B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bookmarkStart w:id="43" w:name="_Hlk40169295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Pr="003059C8">
        <w:rPr>
          <w:rFonts w:ascii="Spectral" w:hAnsi="Spectral"/>
          <w:sz w:val="22"/>
          <w:szCs w:val="22"/>
          <w:lang w:val="en-GB" w:eastAsia="en-CA"/>
        </w:rPr>
        <w:t xml:space="preserve">– 2020   </w:t>
      </w:r>
      <w:r w:rsidRPr="003059C8">
        <w:rPr>
          <w:rFonts w:ascii="Spectral" w:hAnsi="Spectral"/>
          <w:sz w:val="22"/>
          <w:szCs w:val="22"/>
          <w:lang w:val="en-GB" w:eastAsia="en-CA"/>
        </w:rPr>
        <w:tab/>
        <w:t xml:space="preserve">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Guest Editor at </w:t>
      </w:r>
      <w:bookmarkStart w:id="44" w:name="_Hlk47042777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SC</w:t>
      </w:r>
      <w:bookmarkEnd w:id="44"/>
    </w:p>
    <w:p w14:paraId="74910B2E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4.74</w:t>
      </w:r>
    </w:p>
    <w:p w14:paraId="4FDF9962" w14:textId="7001BFE0" w:rsidR="00621294" w:rsidRPr="003059C8" w:rsidRDefault="00251B6E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>
        <w:rPr>
          <w:rFonts w:ascii="Spectral" w:hAnsi="Spectral"/>
          <w:sz w:val="22"/>
          <w:szCs w:val="22"/>
          <w:lang w:val="en-US" w:eastAsia="en-CA"/>
        </w:rPr>
        <w:t>20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 xml:space="preserve"> -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>21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            Guest Editor at </w:t>
      </w:r>
      <w:bookmarkStart w:id="45" w:name="_Hlk47042805"/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Personality and Social Psychology Bulletin</w:t>
      </w:r>
      <w:bookmarkEnd w:id="45"/>
    </w:p>
    <w:p w14:paraId="55A9F948" w14:textId="120763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60</w:t>
      </w:r>
    </w:p>
    <w:bookmarkEnd w:id="43"/>
    <w:p w14:paraId="3AA49D9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GB" w:eastAsia="en-CA"/>
        </w:rPr>
        <w:t xml:space="preserve">2017 – 2020      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</w:p>
    <w:p w14:paraId="583E480D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685EFC4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6" w:name="_Hlk47042836"/>
      <w:bookmarkEnd w:id="42"/>
      <w:r w:rsidRPr="003059C8">
        <w:rPr>
          <w:rFonts w:ascii="Spectral" w:hAnsi="Spectral"/>
          <w:sz w:val="22"/>
          <w:szCs w:val="22"/>
          <w:lang w:val="en-GB" w:eastAsia="en-CA"/>
        </w:rPr>
        <w:t xml:space="preserve">2016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– 2017           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1F011CA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6"/>
    <w:p w14:paraId="08B57CA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</w:t>
      </w:r>
    </w:p>
    <w:p w14:paraId="357CC7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54F696E1" w14:textId="77777777" w:rsidR="00826D73" w:rsidRDefault="00826D73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23E309AF" w14:textId="0BFF4175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i/>
          <w:sz w:val="22"/>
          <w:szCs w:val="22"/>
          <w:lang w:val="en-US" w:eastAsia="en-CA"/>
        </w:rPr>
        <w:t>Editorial Board/Consulting Editor</w:t>
      </w:r>
    </w:p>
    <w:p w14:paraId="57F73A37" w14:textId="2415B26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– present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ffective Science</w:t>
      </w:r>
    </w:p>
    <w:p w14:paraId="428140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New flagship journal of the Society for Affective Science</w:t>
      </w:r>
    </w:p>
    <w:p w14:paraId="7FC98501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7 – 2020           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Psychology &amp; Aging</w:t>
      </w:r>
    </w:p>
    <w:p w14:paraId="71006847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81</w:t>
      </w:r>
    </w:p>
    <w:p w14:paraId="738C8829" w14:textId="64B37EA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715083F4" w14:textId="13F960F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Premier journal in social and personality psychology / Impact factor = </w:t>
      </w:r>
      <w:r w:rsidR="001A4386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38E3199B" w14:textId="6C8F47C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7" w:name="_Hlk58969166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8 – present      </w:t>
      </w:r>
      <w:r w:rsidR="00461A6C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ttitudes and Social Cognition</w:t>
      </w:r>
    </w:p>
    <w:p w14:paraId="7B5A33C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35BC3623" w14:textId="3331768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6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="009563C1">
        <w:rPr>
          <w:rFonts w:ascii="Spectral" w:hAnsi="Spectral"/>
          <w:sz w:val="22"/>
          <w:szCs w:val="22"/>
          <w:lang w:val="en-US" w:eastAsia="en-CA"/>
        </w:rPr>
        <w:tab/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Frontiers in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Theoretical and Philosophical Psychology</w:t>
      </w:r>
    </w:p>
    <w:p w14:paraId="1075A71F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0C9911E7" w14:textId="5ECE4A16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Cultural Psychology</w:t>
      </w:r>
    </w:p>
    <w:p w14:paraId="675082E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7"/>
    <w:p w14:paraId="16BA329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4 – 2017     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IRGP</w:t>
      </w:r>
    </w:p>
    <w:p w14:paraId="00342C9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6CA067BD" w14:textId="73DB41FA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14 – 2016</w:t>
      </w:r>
      <w:r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60B89C4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6DE34C07" w14:textId="77777777" w:rsidR="009C43E0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07F9767E" w14:textId="77777777" w:rsidR="00815D15" w:rsidRDefault="00815D15">
      <w:pPr>
        <w:rPr>
          <w:rFonts w:ascii="Spectral" w:hAnsi="Spectral"/>
          <w:i/>
          <w:sz w:val="22"/>
          <w:szCs w:val="22"/>
          <w:lang w:val="en-US" w:eastAsia="en-CA"/>
        </w:rPr>
      </w:pPr>
      <w:r>
        <w:rPr>
          <w:rFonts w:ascii="Spectral" w:hAnsi="Spectral"/>
          <w:i/>
          <w:sz w:val="22"/>
          <w:szCs w:val="22"/>
          <w:lang w:val="en-US" w:eastAsia="en-CA"/>
        </w:rPr>
        <w:br w:type="page"/>
      </w:r>
    </w:p>
    <w:p w14:paraId="4E77E571" w14:textId="39B5A14A" w:rsidR="00621294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>
        <w:rPr>
          <w:rFonts w:ascii="Spectral" w:hAnsi="Spectral"/>
          <w:i/>
          <w:sz w:val="22"/>
          <w:szCs w:val="22"/>
          <w:lang w:val="en-US" w:eastAsia="en-CA"/>
        </w:rPr>
        <w:lastRenderedPageBreak/>
        <w:t xml:space="preserve">Ad-hoc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Reviewer</w:t>
      </w:r>
    </w:p>
    <w:p w14:paraId="4E4B92E2" w14:textId="77777777" w:rsidR="00932467" w:rsidRPr="003059C8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4615E644" w14:textId="4050860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ge and Age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525F5" w:rsidRPr="003059C8">
        <w:rPr>
          <w:rFonts w:ascii="Spectral" w:hAnsi="Spectral"/>
          <w:sz w:val="22"/>
          <w:szCs w:val="22"/>
          <w:lang w:val="en-US" w:eastAsia="en-CA"/>
        </w:rPr>
        <w:t>American Psychologist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Annals of the New York Academy of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asic and Applie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5D5B82" w:rsidRPr="003059C8">
        <w:rPr>
          <w:rFonts w:ascii="Spectral" w:hAnsi="Spectral"/>
          <w:sz w:val="22"/>
          <w:szCs w:val="22"/>
          <w:lang w:val="en-US" w:eastAsia="en-CA"/>
        </w:rPr>
        <w:t>Behavioral and Brain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ritish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Cogni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an Journal of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’s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Cross-Cultu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61056">
        <w:rPr>
          <w:rFonts w:ascii="Spectral" w:hAnsi="Spectral"/>
          <w:sz w:val="22"/>
          <w:szCs w:val="22"/>
          <w:lang w:val="en-US" w:eastAsia="en-CA"/>
        </w:rPr>
        <w:t>Journal of Experimental &amp; Theoretical Artificial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Experimental Psychology: General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</w:p>
    <w:p w14:paraId="663EDAF6" w14:textId="6DE2AE1F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Gerontology: 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Personality an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Research in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Theoretical and Philosophic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35F20">
        <w:rPr>
          <w:rFonts w:ascii="Spectral" w:hAnsi="Spectral"/>
          <w:sz w:val="22"/>
          <w:szCs w:val="22"/>
          <w:lang w:val="en-US" w:eastAsia="en-CA"/>
        </w:rPr>
        <w:t>Innovation in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rnational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edical Decision Mak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0C5FFA" w:rsidRPr="003059C8">
        <w:rPr>
          <w:rFonts w:ascii="Spectral" w:hAnsi="Spectral"/>
          <w:sz w:val="22"/>
          <w:szCs w:val="22"/>
          <w:lang w:val="en-US" w:eastAsia="en-CA"/>
        </w:rPr>
        <w:t>MIT Pres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otiva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Nature Human Behaviour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Behavior and Human Decision Process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Research Methods</w:t>
      </w:r>
    </w:p>
    <w:p w14:paraId="507E4FD7" w14:textId="5A639D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Bulleti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LOS ONE</w:t>
      </w:r>
    </w:p>
    <w:p w14:paraId="0ADF88C3" w14:textId="3FC039A0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National Academy of Sciences of the U.S.A.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roceedings of the Royal Society: Biological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y &amp;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nomic Bulletin &amp;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Review of Gene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Social Psychological and Personality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Transactions of Affective Computing</w:t>
      </w:r>
    </w:p>
    <w:p w14:paraId="1EA06917" w14:textId="77777777" w:rsidR="00C352A4" w:rsidRDefault="00C352A4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433DE640" w14:textId="444EC11E" w:rsidR="006B470D" w:rsidRDefault="006B470D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Grant Reviewing</w:t>
      </w:r>
    </w:p>
    <w:p w14:paraId="1C536DA6" w14:textId="77777777" w:rsidR="00932467" w:rsidRPr="00C352A4" w:rsidRDefault="00932467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C36CA6" w:rsidRPr="001A4386" w14:paraId="6036516E" w14:textId="77777777" w:rsidTr="000C5FFA">
        <w:tc>
          <w:tcPr>
            <w:tcW w:w="1530" w:type="dxa"/>
          </w:tcPr>
          <w:p w14:paraId="1A7ECC6C" w14:textId="14711069" w:rsidR="00C36CA6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3059C8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 w:rsidR="009D2506" w:rsidRPr="009D2506">
              <w:rPr>
                <w:rFonts w:ascii="Spectral" w:hAnsi="Spectral"/>
                <w:sz w:val="22"/>
                <w:szCs w:val="22"/>
                <w:lang w:val="en-US" w:eastAsia="en-CA"/>
              </w:rPr>
              <w:t>Transforming the Field of Cultural Evolution and its Application to Global Human Futures</w:t>
            </w:r>
            <w:r w:rsidR="009D2506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itiative of the Cultural Evolution Society</w:t>
            </w:r>
          </w:p>
        </w:tc>
      </w:tr>
      <w:tr w:rsidR="009563C1" w:rsidRPr="001A4386" w14:paraId="76EA8465" w14:textId="77777777" w:rsidTr="000C5FFA">
        <w:tc>
          <w:tcPr>
            <w:tcW w:w="1530" w:type="dxa"/>
          </w:tcPr>
          <w:p w14:paraId="5049BB49" w14:textId="74156029" w:rsidR="009563C1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1A4386" w14:paraId="64D57D78" w14:textId="77777777" w:rsidTr="000C5FFA">
        <w:tc>
          <w:tcPr>
            <w:tcW w:w="1530" w:type="dxa"/>
          </w:tcPr>
          <w:p w14:paraId="671DB547" w14:textId="0CDDD992" w:rsidR="00F35F20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3059C8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uropean </w:t>
            </w:r>
            <w:r w:rsidR="00AC4A4C">
              <w:rPr>
                <w:rFonts w:ascii="Spectral" w:hAnsi="Spectral"/>
                <w:sz w:val="22"/>
                <w:szCs w:val="22"/>
                <w:lang w:val="en-US" w:eastAsia="en-CA"/>
              </w:rPr>
              <w:t>Research Council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</w:p>
        </w:tc>
      </w:tr>
      <w:tr w:rsidR="00387CA1" w:rsidRPr="001A4386" w14:paraId="21C28587" w14:textId="77777777" w:rsidTr="000C5FFA">
        <w:tc>
          <w:tcPr>
            <w:tcW w:w="1530" w:type="dxa"/>
          </w:tcPr>
          <w:p w14:paraId="4E726327" w14:textId="350B88EF" w:rsidR="00387CA1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3059C8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Mitacs Accelerate</w:t>
            </w:r>
          </w:p>
        </w:tc>
      </w:tr>
      <w:tr w:rsidR="004E57F0" w:rsidRPr="001A4386" w14:paraId="0F4B4FFF" w14:textId="77777777" w:rsidTr="000C5FFA">
        <w:tc>
          <w:tcPr>
            <w:tcW w:w="1530" w:type="dxa"/>
          </w:tcPr>
          <w:p w14:paraId="110DEEDE" w14:textId="489E3052" w:rsidR="004E57F0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3059C8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srael Science Foundation</w:t>
            </w:r>
          </w:p>
        </w:tc>
      </w:tr>
      <w:tr w:rsidR="00B85A41" w:rsidRPr="001A4386" w14:paraId="474412A8" w14:textId="77777777" w:rsidTr="000C5FFA">
        <w:tc>
          <w:tcPr>
            <w:tcW w:w="1530" w:type="dxa"/>
          </w:tcPr>
          <w:p w14:paraId="19A1CAFD" w14:textId="313EE375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0FBB753" w14:textId="77777777" w:rsidTr="000C5FFA">
        <w:tc>
          <w:tcPr>
            <w:tcW w:w="1530" w:type="dxa"/>
          </w:tcPr>
          <w:p w14:paraId="02F0B400" w14:textId="6FEFA2D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8" w:name="_Hlk5896969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John Templeton Foundation</w:t>
            </w:r>
          </w:p>
        </w:tc>
      </w:tr>
      <w:tr w:rsidR="000C5FFA" w:rsidRPr="001A4386" w14:paraId="4792DC9F" w14:textId="77777777" w:rsidTr="000C5FFA">
        <w:tc>
          <w:tcPr>
            <w:tcW w:w="1530" w:type="dxa"/>
          </w:tcPr>
          <w:p w14:paraId="6C880703" w14:textId="20CB382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Time-Sharing Experiments for the Social Sciences</w:t>
            </w:r>
          </w:p>
        </w:tc>
      </w:tr>
      <w:tr w:rsidR="000C5FFA" w:rsidRPr="001A4386" w14:paraId="4EAA37D5" w14:textId="77777777" w:rsidTr="000C5FFA">
        <w:tc>
          <w:tcPr>
            <w:tcW w:w="1530" w:type="dxa"/>
          </w:tcPr>
          <w:p w14:paraId="4FC02754" w14:textId="4C79A7A5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9" w:name="_Hlk58969706"/>
            <w:bookmarkEnd w:id="4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1A4386" w14:paraId="274F4D89" w14:textId="77777777" w:rsidTr="000C5FFA">
        <w:tc>
          <w:tcPr>
            <w:tcW w:w="1530" w:type="dxa"/>
          </w:tcPr>
          <w:p w14:paraId="242DEE2A" w14:textId="6FC5624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0" w:name="_Hlk58969773"/>
            <w:bookmarkEnd w:id="49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COVID-19 Rapid Research – Social Policy and Public Health Responses of the Canadian Institute of Health Research</w:t>
            </w:r>
          </w:p>
        </w:tc>
      </w:tr>
      <w:tr w:rsidR="000C5FFA" w:rsidRPr="001A4386" w14:paraId="724BB05D" w14:textId="77777777" w:rsidTr="000C5FFA">
        <w:tc>
          <w:tcPr>
            <w:tcW w:w="1530" w:type="dxa"/>
          </w:tcPr>
          <w:p w14:paraId="38B6F9F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1" w:name="_Hlk58969715"/>
            <w:bookmarkEnd w:id="50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 National Science Foundation (DFG)</w:t>
            </w:r>
          </w:p>
        </w:tc>
      </w:tr>
      <w:tr w:rsidR="000C5FFA" w:rsidRPr="001A4386" w14:paraId="3F933BA9" w14:textId="77777777" w:rsidTr="000C5FFA">
        <w:tc>
          <w:tcPr>
            <w:tcW w:w="1530" w:type="dxa"/>
          </w:tcPr>
          <w:p w14:paraId="5CB9E143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2" w:name="_Hlk58969783"/>
            <w:bookmarkEnd w:id="51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62039C62" w14:textId="04869ED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hair for the Psychology section of the Insight Development Grants of the Social Sciences and Humanities Research Council of Canada</w:t>
            </w:r>
          </w:p>
        </w:tc>
      </w:tr>
      <w:tr w:rsidR="000C5FFA" w:rsidRPr="001A4386" w14:paraId="7FAE8FA2" w14:textId="77777777" w:rsidTr="000C5FFA">
        <w:tc>
          <w:tcPr>
            <w:tcW w:w="1530" w:type="dxa"/>
          </w:tcPr>
          <w:p w14:paraId="0E6496F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3" w:name="_Hlk58969791"/>
            <w:bookmarkEnd w:id="5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9</w:t>
            </w:r>
          </w:p>
        </w:tc>
        <w:tc>
          <w:tcPr>
            <w:tcW w:w="8370" w:type="dxa"/>
          </w:tcPr>
          <w:p w14:paraId="4401448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Mitacs Accelerate</w:t>
            </w:r>
          </w:p>
        </w:tc>
      </w:tr>
      <w:tr w:rsidR="000C5FFA" w:rsidRPr="001A4386" w14:paraId="34141CD8" w14:textId="77777777" w:rsidTr="000C5FFA">
        <w:tc>
          <w:tcPr>
            <w:tcW w:w="1530" w:type="dxa"/>
          </w:tcPr>
          <w:p w14:paraId="66C93A9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4" w:name="_Hlk58969721"/>
            <w:bookmarkEnd w:id="53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bookmarkEnd w:id="54"/>
      <w:tr w:rsidR="000C5FFA" w:rsidRPr="001A4386" w14:paraId="57DA7F0D" w14:textId="77777777" w:rsidTr="000C5FFA">
        <w:tc>
          <w:tcPr>
            <w:tcW w:w="1530" w:type="dxa"/>
          </w:tcPr>
          <w:p w14:paraId="02A3531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1A4386" w14:paraId="3B8CB618" w14:textId="77777777" w:rsidTr="000C5FFA">
        <w:tc>
          <w:tcPr>
            <w:tcW w:w="1530" w:type="dxa"/>
          </w:tcPr>
          <w:p w14:paraId="7448F18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Mitacs Accelerate </w:t>
            </w:r>
          </w:p>
        </w:tc>
      </w:tr>
      <w:tr w:rsidR="000C5FFA" w:rsidRPr="001A4386" w14:paraId="531248E2" w14:textId="77777777" w:rsidTr="000C5FFA">
        <w:tc>
          <w:tcPr>
            <w:tcW w:w="1530" w:type="dxa"/>
          </w:tcPr>
          <w:p w14:paraId="20328EB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Alexander von Humboldt Foundation, Germany</w:t>
            </w:r>
          </w:p>
        </w:tc>
      </w:tr>
      <w:tr w:rsidR="000C5FFA" w:rsidRPr="001A4386" w14:paraId="4C8A44E1" w14:textId="77777777" w:rsidTr="000C5FFA">
        <w:tc>
          <w:tcPr>
            <w:tcW w:w="1530" w:type="dxa"/>
          </w:tcPr>
          <w:p w14:paraId="7F82F15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100D85E5" w14:textId="77777777" w:rsidTr="000C5FFA">
        <w:tc>
          <w:tcPr>
            <w:tcW w:w="1530" w:type="dxa"/>
          </w:tcPr>
          <w:p w14:paraId="6F81521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3BC04AD" w14:textId="77777777" w:rsidTr="000C5FFA">
        <w:tc>
          <w:tcPr>
            <w:tcW w:w="1530" w:type="dxa"/>
          </w:tcPr>
          <w:p w14:paraId="71D6693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etherlands Organization for Scientific Research</w:t>
            </w:r>
          </w:p>
        </w:tc>
      </w:tr>
      <w:tr w:rsidR="000C5FFA" w:rsidRPr="001A4386" w14:paraId="207B5F2D" w14:textId="77777777" w:rsidTr="000C5FFA">
        <w:tc>
          <w:tcPr>
            <w:tcW w:w="1530" w:type="dxa"/>
          </w:tcPr>
          <w:p w14:paraId="7F0C24B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30A9468F" w14:textId="77777777" w:rsidTr="000C5FFA">
        <w:tc>
          <w:tcPr>
            <w:tcW w:w="1530" w:type="dxa"/>
          </w:tcPr>
          <w:p w14:paraId="37FEF58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7631EA80" w14:textId="77777777" w:rsidTr="000C5FFA">
        <w:tc>
          <w:tcPr>
            <w:tcW w:w="1530" w:type="dxa"/>
          </w:tcPr>
          <w:p w14:paraId="6904AD8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Polish National Science Foundation, Poland </w:t>
            </w:r>
          </w:p>
        </w:tc>
      </w:tr>
      <w:tr w:rsidR="000C5FFA" w:rsidRPr="001A4386" w14:paraId="37DD2324" w14:textId="77777777" w:rsidTr="000C5FFA">
        <w:tc>
          <w:tcPr>
            <w:tcW w:w="1530" w:type="dxa"/>
          </w:tcPr>
          <w:p w14:paraId="73FE22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ational Science Foundation, U.S.A.</w:t>
            </w:r>
          </w:p>
        </w:tc>
      </w:tr>
      <w:tr w:rsidR="000C5FFA" w:rsidRPr="001A4386" w14:paraId="654C9F12" w14:textId="77777777" w:rsidTr="000C5FFA">
        <w:tc>
          <w:tcPr>
            <w:tcW w:w="1530" w:type="dxa"/>
          </w:tcPr>
          <w:p w14:paraId="3999F20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5D719C6D" w14:textId="77777777" w:rsidTr="000C5FFA">
        <w:tc>
          <w:tcPr>
            <w:tcW w:w="1530" w:type="dxa"/>
          </w:tcPr>
          <w:p w14:paraId="477F56A5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tr w:rsidR="000C5FFA" w:rsidRPr="001A4386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62176A64" w14:textId="77777777" w:rsidTr="000C5FFA">
        <w:tc>
          <w:tcPr>
            <w:tcW w:w="1530" w:type="dxa"/>
          </w:tcPr>
          <w:p w14:paraId="4A9B082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-Israeli Foundation for Scientific Research and Development</w:t>
            </w:r>
          </w:p>
        </w:tc>
      </w:tr>
      <w:tr w:rsidR="000C5FFA" w:rsidRPr="001A4386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Research Foundation – Flanders, Belgium </w:t>
            </w:r>
          </w:p>
        </w:tc>
      </w:tr>
    </w:tbl>
    <w:p w14:paraId="5524FC20" w14:textId="77777777" w:rsidR="006B470D" w:rsidRPr="003059C8" w:rsidRDefault="006B470D" w:rsidP="00020521">
      <w:pPr>
        <w:autoSpaceDE w:val="0"/>
        <w:autoSpaceDN w:val="0"/>
        <w:adjustRightInd w:val="0"/>
        <w:rPr>
          <w:rFonts w:ascii="Spectral" w:hAnsi="Spectral"/>
          <w:b/>
          <w:i/>
          <w:caps/>
          <w:sz w:val="22"/>
          <w:szCs w:val="22"/>
          <w:lang w:val="en-US" w:eastAsia="en-CA"/>
        </w:rPr>
      </w:pPr>
    </w:p>
    <w:p w14:paraId="59EB7DF0" w14:textId="47A2334D" w:rsidR="00D34764" w:rsidRDefault="00C352A4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bookmarkStart w:id="55" w:name="_Hlk58970238"/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Advisory Board</w:t>
      </w:r>
    </w:p>
    <w:p w14:paraId="3496DB14" w14:textId="77777777" w:rsidR="00932467" w:rsidRPr="00C352A4" w:rsidRDefault="00932467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1A4386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68709A78" w:rsidR="00387CA1" w:rsidRPr="003059C8" w:rsidRDefault="00387CA1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 - present</w:t>
            </w:r>
          </w:p>
        </w:tc>
        <w:tc>
          <w:tcPr>
            <w:tcW w:w="8569" w:type="dxa"/>
          </w:tcPr>
          <w:p w14:paraId="023A9171" w14:textId="37AF0F4B" w:rsidR="00387CA1" w:rsidRPr="003059C8" w:rsidRDefault="00387CA1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rgiveness Scientific Advisory Board, Templeton World Charity Foundation</w:t>
            </w:r>
          </w:p>
        </w:tc>
      </w:tr>
      <w:tr w:rsidR="00D34764" w:rsidRPr="001A4386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2390C3CA" w:rsidR="00D34764" w:rsidRPr="003059C8" w:rsidRDefault="00D34764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present</w:t>
            </w:r>
          </w:p>
        </w:tc>
        <w:tc>
          <w:tcPr>
            <w:tcW w:w="8569" w:type="dxa"/>
          </w:tcPr>
          <w:p w14:paraId="6B86C4C2" w14:textId="23BD488D" w:rsidR="00D34764" w:rsidRPr="003059C8" w:rsidRDefault="00AD6949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hyperlink r:id="rId35" w:history="1">
              <w:r w:rsidR="00D34764"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lang w:val="en-US" w:eastAsia="en-CA"/>
                </w:rPr>
                <w:t>Geography of Philosophy</w:t>
              </w:r>
            </w:hyperlink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Project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–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n Exploration of Universality and Diversity in Fundamental Philosophical Concepts (PIs: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achery,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Stich, H.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Barrett)</w:t>
            </w:r>
          </w:p>
        </w:tc>
      </w:tr>
      <w:bookmarkEnd w:id="55"/>
    </w:tbl>
    <w:p w14:paraId="36AF6883" w14:textId="77777777" w:rsidR="00D34764" w:rsidRPr="003059C8" w:rsidRDefault="00D34764" w:rsidP="00F05A20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CA"/>
        </w:rPr>
      </w:pPr>
    </w:p>
    <w:sectPr w:rsidR="00D34764" w:rsidRPr="003059C8" w:rsidSect="00BE6039">
      <w:headerReference w:type="even" r:id="rId36"/>
      <w:headerReference w:type="default" r:id="rId37"/>
      <w:footerReference w:type="even" r:id="rId38"/>
      <w:footerReference w:type="default" r:id="rId39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496C390" w14:textId="77777777" w:rsidR="00FF27B7" w:rsidRDefault="00FF27B7">
      <w:r>
        <w:separator/>
      </w:r>
    </w:p>
  </w:endnote>
  <w:endnote w:type="continuationSeparator" w:id="0">
    <w:p w14:paraId="365EB070" w14:textId="77777777" w:rsidR="00FF27B7" w:rsidRDefault="00FF27B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NeueHaasGroteskDisp Pro Md">
    <w:panose1 w:val="020B0604020202020204"/>
    <w:charset w:val="00"/>
    <w:family w:val="swiss"/>
    <w:pitch w:val="variable"/>
    <w:sig w:usb0="00000007" w:usb1="00000000" w:usb2="00000000" w:usb3="00000000" w:csb0="00000093" w:csb1="00000000"/>
  </w:font>
  <w:font w:name="Spectral">
    <w:panose1 w:val="02020502060000000000"/>
    <w:charset w:val="00"/>
    <w:family w:val="roman"/>
    <w:pitch w:val="variable"/>
    <w:sig w:usb0="E000027F" w:usb1="4000E43B" w:usb2="00000000" w:usb3="00000000" w:csb0="00000197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rFonts w:ascii="Spectral" w:hAnsi="Spectral"/>
        <w:noProof/>
      </w:rPr>
    </w:sdtEndPr>
    <w:sdtContent>
      <w:p w14:paraId="71E38B4D" w14:textId="33E3AA90" w:rsidR="00746886" w:rsidRPr="00746886" w:rsidRDefault="00746886">
        <w:pPr>
          <w:pStyle w:val="Footer"/>
          <w:jc w:val="right"/>
          <w:rPr>
            <w:rFonts w:ascii="Spectral" w:hAnsi="Spectral"/>
          </w:rPr>
        </w:pPr>
        <w:r w:rsidRPr="00746886">
          <w:rPr>
            <w:rFonts w:ascii="Spectral" w:hAnsi="Spectral"/>
          </w:rPr>
          <w:fldChar w:fldCharType="begin"/>
        </w:r>
        <w:r w:rsidRPr="00746886">
          <w:rPr>
            <w:rFonts w:ascii="Spectral" w:hAnsi="Spectral"/>
          </w:rPr>
          <w:instrText xml:space="preserve"> PAGE   \* MERGEFORMAT </w:instrText>
        </w:r>
        <w:r w:rsidRPr="00746886">
          <w:rPr>
            <w:rFonts w:ascii="Spectral" w:hAnsi="Spectral"/>
          </w:rPr>
          <w:fldChar w:fldCharType="separate"/>
        </w:r>
        <w:r w:rsidRPr="00746886">
          <w:rPr>
            <w:rFonts w:ascii="Spectral" w:hAnsi="Spectral"/>
            <w:noProof/>
          </w:rPr>
          <w:t>2</w:t>
        </w:r>
        <w:r w:rsidRPr="00746886">
          <w:rPr>
            <w:rFonts w:ascii="Spectral" w:hAnsi="Spectral"/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6644845" w14:textId="77777777" w:rsidR="00FF27B7" w:rsidRDefault="00FF27B7">
      <w:r>
        <w:separator/>
      </w:r>
    </w:p>
  </w:footnote>
  <w:footnote w:type="continuationSeparator" w:id="0">
    <w:p w14:paraId="7A4186B5" w14:textId="77777777" w:rsidR="00FF27B7" w:rsidRDefault="00FF27B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2E22F114" w:rsidR="00EC22D2" w:rsidRPr="00746886" w:rsidRDefault="00746886" w:rsidP="00746886">
    <w:pPr>
      <w:pStyle w:val="Header"/>
      <w:jc w:val="right"/>
      <w:rPr>
        <w:rFonts w:ascii="Spectral" w:hAnsi="Spectral"/>
        <w:sz w:val="22"/>
        <w:szCs w:val="22"/>
      </w:rPr>
    </w:pPr>
    <w:r w:rsidRPr="00746886">
      <w:rPr>
        <w:rFonts w:ascii="Spectral" w:hAnsi="Spectral"/>
        <w:sz w:val="22"/>
        <w:szCs w:val="22"/>
        <w:lang w:val="en-US"/>
      </w:rPr>
      <w:t xml:space="preserve">Grossmann CV, </w:t>
    </w:r>
    <w:r w:rsidR="00513249">
      <w:rPr>
        <w:rFonts w:ascii="Spectral" w:hAnsi="Spectral"/>
        <w:sz w:val="22"/>
        <w:szCs w:val="22"/>
        <w:lang w:val="en-US"/>
      </w:rPr>
      <w:t>0</w:t>
    </w:r>
    <w:r w:rsidR="007571BB">
      <w:rPr>
        <w:rFonts w:ascii="Spectral" w:hAnsi="Spectral"/>
        <w:sz w:val="22"/>
        <w:szCs w:val="22"/>
        <w:lang w:val="en-US"/>
      </w:rPr>
      <w:t>4</w:t>
    </w:r>
    <w:r w:rsidRPr="00746886">
      <w:rPr>
        <w:rFonts w:ascii="Spectral" w:hAnsi="Spectral"/>
        <w:sz w:val="22"/>
        <w:szCs w:val="22"/>
        <w:lang w:val="en-US"/>
      </w:rPr>
      <w:t>/202</w:t>
    </w:r>
    <w:r w:rsidR="00513249">
      <w:rPr>
        <w:rFonts w:ascii="Spectral" w:hAnsi="Spectral"/>
        <w:sz w:val="22"/>
        <w:szCs w:val="22"/>
        <w:lang w:val="en-US"/>
      </w:rPr>
      <w:t>2</w:t>
    </w:r>
    <w:r w:rsidR="00EC22D2" w:rsidRPr="00746886">
      <w:rPr>
        <w:rFonts w:ascii="Spectral" w:hAnsi="Spectral"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809CA"/>
    <w:rsid w:val="00081BD3"/>
    <w:rsid w:val="00083058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3D22"/>
    <w:rsid w:val="001043F5"/>
    <w:rsid w:val="00105D63"/>
    <w:rsid w:val="00106334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1053"/>
    <w:rsid w:val="00151F34"/>
    <w:rsid w:val="00154DDA"/>
    <w:rsid w:val="001567EC"/>
    <w:rsid w:val="00160EE0"/>
    <w:rsid w:val="00161BF8"/>
    <w:rsid w:val="00164C65"/>
    <w:rsid w:val="001650C4"/>
    <w:rsid w:val="00170226"/>
    <w:rsid w:val="00170437"/>
    <w:rsid w:val="001709CC"/>
    <w:rsid w:val="00170BBC"/>
    <w:rsid w:val="00171B98"/>
    <w:rsid w:val="0017305F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9D7"/>
    <w:rsid w:val="00201ACA"/>
    <w:rsid w:val="0020282D"/>
    <w:rsid w:val="00203AC4"/>
    <w:rsid w:val="00204CEC"/>
    <w:rsid w:val="00205A46"/>
    <w:rsid w:val="00207421"/>
    <w:rsid w:val="00214194"/>
    <w:rsid w:val="002154BF"/>
    <w:rsid w:val="00215C05"/>
    <w:rsid w:val="00215FC4"/>
    <w:rsid w:val="00216255"/>
    <w:rsid w:val="002171FE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B6E"/>
    <w:rsid w:val="00255836"/>
    <w:rsid w:val="002563C0"/>
    <w:rsid w:val="00256997"/>
    <w:rsid w:val="00256D49"/>
    <w:rsid w:val="00260576"/>
    <w:rsid w:val="00260661"/>
    <w:rsid w:val="00260F1F"/>
    <w:rsid w:val="00261041"/>
    <w:rsid w:val="00261988"/>
    <w:rsid w:val="00262129"/>
    <w:rsid w:val="00263089"/>
    <w:rsid w:val="002645EB"/>
    <w:rsid w:val="00264606"/>
    <w:rsid w:val="00264C54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C5D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78B"/>
    <w:rsid w:val="00306AD9"/>
    <w:rsid w:val="00310EE2"/>
    <w:rsid w:val="00311251"/>
    <w:rsid w:val="00311385"/>
    <w:rsid w:val="0031138C"/>
    <w:rsid w:val="0031146B"/>
    <w:rsid w:val="003118AC"/>
    <w:rsid w:val="00311A19"/>
    <w:rsid w:val="00313D70"/>
    <w:rsid w:val="00315046"/>
    <w:rsid w:val="00320DA5"/>
    <w:rsid w:val="003213AB"/>
    <w:rsid w:val="003214C8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671C"/>
    <w:rsid w:val="00376953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EA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87A"/>
    <w:rsid w:val="004B7F4D"/>
    <w:rsid w:val="004C2B1E"/>
    <w:rsid w:val="004C2B98"/>
    <w:rsid w:val="004C42EF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62BD"/>
    <w:rsid w:val="005267AF"/>
    <w:rsid w:val="00527121"/>
    <w:rsid w:val="0052715B"/>
    <w:rsid w:val="00527898"/>
    <w:rsid w:val="00530D73"/>
    <w:rsid w:val="00531006"/>
    <w:rsid w:val="005312EF"/>
    <w:rsid w:val="00532E64"/>
    <w:rsid w:val="00534DD9"/>
    <w:rsid w:val="00535051"/>
    <w:rsid w:val="00535356"/>
    <w:rsid w:val="00542B2B"/>
    <w:rsid w:val="00545648"/>
    <w:rsid w:val="00545CD0"/>
    <w:rsid w:val="00546B0C"/>
    <w:rsid w:val="00547CF7"/>
    <w:rsid w:val="00547D72"/>
    <w:rsid w:val="0055087C"/>
    <w:rsid w:val="005534D5"/>
    <w:rsid w:val="005549AB"/>
    <w:rsid w:val="00554B9D"/>
    <w:rsid w:val="005554D5"/>
    <w:rsid w:val="005564A7"/>
    <w:rsid w:val="0056034B"/>
    <w:rsid w:val="0056103A"/>
    <w:rsid w:val="00563004"/>
    <w:rsid w:val="005637DD"/>
    <w:rsid w:val="005638AC"/>
    <w:rsid w:val="005647DF"/>
    <w:rsid w:val="005665C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D0636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A60"/>
    <w:rsid w:val="00642D5A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573C"/>
    <w:rsid w:val="006564ED"/>
    <w:rsid w:val="00657640"/>
    <w:rsid w:val="00657F42"/>
    <w:rsid w:val="00661E32"/>
    <w:rsid w:val="006637D4"/>
    <w:rsid w:val="00663D95"/>
    <w:rsid w:val="006645EC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7C5"/>
    <w:rsid w:val="006C4C81"/>
    <w:rsid w:val="006C5E15"/>
    <w:rsid w:val="006C71DC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5F68"/>
    <w:rsid w:val="00716C51"/>
    <w:rsid w:val="00716E68"/>
    <w:rsid w:val="00720A0A"/>
    <w:rsid w:val="00720D17"/>
    <w:rsid w:val="007215CA"/>
    <w:rsid w:val="00723A61"/>
    <w:rsid w:val="00726809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4ED"/>
    <w:rsid w:val="00753B55"/>
    <w:rsid w:val="007550C9"/>
    <w:rsid w:val="00755287"/>
    <w:rsid w:val="007564A0"/>
    <w:rsid w:val="00756A65"/>
    <w:rsid w:val="00756FFF"/>
    <w:rsid w:val="007571BB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FD3"/>
    <w:rsid w:val="007A4BFF"/>
    <w:rsid w:val="007A62AE"/>
    <w:rsid w:val="007A7FE5"/>
    <w:rsid w:val="007B0222"/>
    <w:rsid w:val="007B4430"/>
    <w:rsid w:val="007B4573"/>
    <w:rsid w:val="007B6DAD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4469"/>
    <w:rsid w:val="00825180"/>
    <w:rsid w:val="008265D3"/>
    <w:rsid w:val="00826D73"/>
    <w:rsid w:val="00827AE6"/>
    <w:rsid w:val="00827DA8"/>
    <w:rsid w:val="00827EC9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7C4"/>
    <w:rsid w:val="00976FEB"/>
    <w:rsid w:val="0098069B"/>
    <w:rsid w:val="00980868"/>
    <w:rsid w:val="00981976"/>
    <w:rsid w:val="00981C04"/>
    <w:rsid w:val="00982996"/>
    <w:rsid w:val="00984AB1"/>
    <w:rsid w:val="00986655"/>
    <w:rsid w:val="00990B9B"/>
    <w:rsid w:val="00991613"/>
    <w:rsid w:val="00993DC6"/>
    <w:rsid w:val="00995299"/>
    <w:rsid w:val="00996C39"/>
    <w:rsid w:val="009A01E1"/>
    <w:rsid w:val="009A0BAF"/>
    <w:rsid w:val="009A0D77"/>
    <w:rsid w:val="009A148F"/>
    <w:rsid w:val="009A4443"/>
    <w:rsid w:val="009A4579"/>
    <w:rsid w:val="009A4A5A"/>
    <w:rsid w:val="009A5DF3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FAE"/>
    <w:rsid w:val="00A41629"/>
    <w:rsid w:val="00A429E3"/>
    <w:rsid w:val="00A43668"/>
    <w:rsid w:val="00A436CD"/>
    <w:rsid w:val="00A45DD4"/>
    <w:rsid w:val="00A46818"/>
    <w:rsid w:val="00A51885"/>
    <w:rsid w:val="00A51AB0"/>
    <w:rsid w:val="00A51BDB"/>
    <w:rsid w:val="00A53A01"/>
    <w:rsid w:val="00A56BB7"/>
    <w:rsid w:val="00A578C0"/>
    <w:rsid w:val="00A61DEA"/>
    <w:rsid w:val="00A64822"/>
    <w:rsid w:val="00A6627F"/>
    <w:rsid w:val="00A70F3B"/>
    <w:rsid w:val="00A7148C"/>
    <w:rsid w:val="00A71B8B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A37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EDE"/>
    <w:rsid w:val="00B11039"/>
    <w:rsid w:val="00B12735"/>
    <w:rsid w:val="00B12DB7"/>
    <w:rsid w:val="00B13A82"/>
    <w:rsid w:val="00B17FB0"/>
    <w:rsid w:val="00B2161B"/>
    <w:rsid w:val="00B22969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417EA"/>
    <w:rsid w:val="00B42A6F"/>
    <w:rsid w:val="00B42E69"/>
    <w:rsid w:val="00B430B2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718C"/>
    <w:rsid w:val="00B51DED"/>
    <w:rsid w:val="00B52792"/>
    <w:rsid w:val="00B527B9"/>
    <w:rsid w:val="00B52C25"/>
    <w:rsid w:val="00B54890"/>
    <w:rsid w:val="00B54D25"/>
    <w:rsid w:val="00B5686E"/>
    <w:rsid w:val="00B56F0A"/>
    <w:rsid w:val="00B6042B"/>
    <w:rsid w:val="00B607F3"/>
    <w:rsid w:val="00B61B7D"/>
    <w:rsid w:val="00B62167"/>
    <w:rsid w:val="00B62B61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4CD6"/>
    <w:rsid w:val="00BB56FC"/>
    <w:rsid w:val="00BB5B48"/>
    <w:rsid w:val="00BB7A1F"/>
    <w:rsid w:val="00BC08BC"/>
    <w:rsid w:val="00BC0A94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70DF"/>
    <w:rsid w:val="00C67934"/>
    <w:rsid w:val="00C70489"/>
    <w:rsid w:val="00C705FC"/>
    <w:rsid w:val="00C71CA0"/>
    <w:rsid w:val="00C72644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3703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5E6B"/>
    <w:rsid w:val="00D06B07"/>
    <w:rsid w:val="00D06CFD"/>
    <w:rsid w:val="00D11C57"/>
    <w:rsid w:val="00D1350B"/>
    <w:rsid w:val="00D15E59"/>
    <w:rsid w:val="00D17E12"/>
    <w:rsid w:val="00D2052D"/>
    <w:rsid w:val="00D2349E"/>
    <w:rsid w:val="00D23FB7"/>
    <w:rsid w:val="00D25262"/>
    <w:rsid w:val="00D2669A"/>
    <w:rsid w:val="00D26791"/>
    <w:rsid w:val="00D3012D"/>
    <w:rsid w:val="00D32D0A"/>
    <w:rsid w:val="00D330C0"/>
    <w:rsid w:val="00D33D14"/>
    <w:rsid w:val="00D34764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758A"/>
    <w:rsid w:val="00D577C2"/>
    <w:rsid w:val="00D57B3D"/>
    <w:rsid w:val="00D609ED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1261"/>
    <w:rsid w:val="00DE1C52"/>
    <w:rsid w:val="00DE6B8A"/>
    <w:rsid w:val="00DE70DE"/>
    <w:rsid w:val="00DE72AF"/>
    <w:rsid w:val="00DE793D"/>
    <w:rsid w:val="00DE7A17"/>
    <w:rsid w:val="00DF29BB"/>
    <w:rsid w:val="00DF2C19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10AD9"/>
    <w:rsid w:val="00E114D1"/>
    <w:rsid w:val="00E1154D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BB1"/>
    <w:rsid w:val="00E27423"/>
    <w:rsid w:val="00E3041C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24AD"/>
    <w:rsid w:val="00E66895"/>
    <w:rsid w:val="00E67077"/>
    <w:rsid w:val="00E67108"/>
    <w:rsid w:val="00E6739A"/>
    <w:rsid w:val="00E673C7"/>
    <w:rsid w:val="00E675D5"/>
    <w:rsid w:val="00E730B1"/>
    <w:rsid w:val="00E73280"/>
    <w:rsid w:val="00E7390F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7C8F"/>
    <w:rsid w:val="00EA0301"/>
    <w:rsid w:val="00EA041D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DE3"/>
    <w:rsid w:val="00F02A60"/>
    <w:rsid w:val="00F05A20"/>
    <w:rsid w:val="00F05C8C"/>
    <w:rsid w:val="00F07F31"/>
    <w:rsid w:val="00F105D1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CB0"/>
    <w:rsid w:val="00F741A2"/>
    <w:rsid w:val="00F74E17"/>
    <w:rsid w:val="00F74EA0"/>
    <w:rsid w:val="00F75961"/>
    <w:rsid w:val="00F764E5"/>
    <w:rsid w:val="00F80934"/>
    <w:rsid w:val="00F82A2C"/>
    <w:rsid w:val="00F844FB"/>
    <w:rsid w:val="00F86036"/>
    <w:rsid w:val="00F90737"/>
    <w:rsid w:val="00F90955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12CE"/>
    <w:rsid w:val="00FD16E6"/>
    <w:rsid w:val="00FD18FA"/>
    <w:rsid w:val="00FD3C21"/>
    <w:rsid w:val="00FD58BE"/>
    <w:rsid w:val="00FD66E6"/>
    <w:rsid w:val="00FE2422"/>
    <w:rsid w:val="00FE3055"/>
    <w:rsid w:val="00FE3143"/>
    <w:rsid w:val="00FE3355"/>
    <w:rsid w:val="00FE35D2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04E29E3A-6DC4-4AE8-8A25-CC41A39023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9B314D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annual.awwwards.com/categories/developer-site-of-the-year" TargetMode="External"/><Relationship Id="rId18" Type="http://schemas.openxmlformats.org/officeDocument/2006/relationships/hyperlink" Target="http://dx.doi.org/10.4135/9781412956253.n214" TargetMode="External"/><Relationship Id="rId26" Type="http://schemas.openxmlformats.org/officeDocument/2006/relationships/hyperlink" Target="https://blogs.scientificamerican.com/observations/when-reasonable-trumps-rational/" TargetMode="External"/><Relationship Id="rId39" Type="http://schemas.openxmlformats.org/officeDocument/2006/relationships/footer" Target="footer2.xml"/><Relationship Id="rId21" Type="http://schemas.openxmlformats.org/officeDocument/2006/relationships/hyperlink" Target="https://foreignpolicy.com/2021/03/18/pandemic-social-science-predictions-wrong/" TargetMode="External"/><Relationship Id="rId34" Type="http://schemas.openxmlformats.org/officeDocument/2006/relationships/hyperlink" Target="https://www.hanoiphilosophyforum.org/" TargetMode="Externa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s://scholar.google.com/citations?user=akajO3QAAAAJ" TargetMode="External"/><Relationship Id="rId20" Type="http://schemas.openxmlformats.org/officeDocument/2006/relationships/hyperlink" Target="https://greatergood.berkeley.edu/article/item/how_life_could_get_better_or_worse_after_covid" TargetMode="External"/><Relationship Id="rId29" Type="http://schemas.openxmlformats.org/officeDocument/2006/relationships/hyperlink" Target="http://spsp.org/news-center/blog/future-prediction-culture" TargetMode="External"/><Relationship Id="rId41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://www.WorldafterCovid.info" TargetMode="External"/><Relationship Id="rId32" Type="http://schemas.openxmlformats.org/officeDocument/2006/relationships/hyperlink" Target="https://cancovid.ca/" TargetMode="External"/><Relationship Id="rId37" Type="http://schemas.openxmlformats.org/officeDocument/2006/relationships/header" Target="header2.xml"/><Relationship Id="rId40" Type="http://schemas.openxmlformats.org/officeDocument/2006/relationships/fontTable" Target="fontTable.xml"/><Relationship Id="rId5" Type="http://schemas.openxmlformats.org/officeDocument/2006/relationships/numbering" Target="numbering.xml"/><Relationship Id="rId15" Type="http://schemas.openxmlformats.org/officeDocument/2006/relationships/hyperlink" Target="https://en.wikipedia.org/wiki/USERN_Prize" TargetMode="External"/><Relationship Id="rId23" Type="http://schemas.openxmlformats.org/officeDocument/2006/relationships/hyperlink" Target="https://theconversation.com/words-of-wisdom-4-tips-from-experts-on-how-to-endure-until-the-covid-19-pandemic-ends-152162" TargetMode="External"/><Relationship Id="rId28" Type="http://schemas.openxmlformats.org/officeDocument/2006/relationships/hyperlink" Target="http://blogs.cardiff.ac.uk/openfordebate/2018/01/01/how-to-find-wisdom-in-a-divided-society/" TargetMode="External"/><Relationship Id="rId36" Type="http://schemas.openxmlformats.org/officeDocument/2006/relationships/header" Target="header1.xml"/><Relationship Id="rId10" Type="http://schemas.openxmlformats.org/officeDocument/2006/relationships/endnotes" Target="endnotes.xml"/><Relationship Id="rId19" Type="http://schemas.openxmlformats.org/officeDocument/2006/relationships/hyperlink" Target="file:///C:\Users\igrossma\Documents\OLD\PROF%20DEV\onwisdompodcast.com" TargetMode="External"/><Relationship Id="rId31" Type="http://schemas.openxmlformats.org/officeDocument/2006/relationships/hyperlink" Target="http://www.forbes.com/sites/datafreaks/2015/04/07/why-we-give-great-advice-to-others-but-cant-take-it-ourselves/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://www.awwwards.com/sites/world-after-covid" TargetMode="External"/><Relationship Id="rId22" Type="http://schemas.openxmlformats.org/officeDocument/2006/relationships/hyperlink" Target="https://medium.com/templeton-world/want-to-defeat-the-coronavirus-empower-people-to-follow-the-rules-better-60dfc7d6dc1" TargetMode="External"/><Relationship Id="rId27" Type="http://schemas.openxmlformats.org/officeDocument/2006/relationships/hyperlink" Target="http://pathwaystocharacter.org/a-pathway-to-wisdom-in-the-face-of-adversity-type-of-self-reflection-matters/" TargetMode="External"/><Relationship Id="rId30" Type="http://schemas.openxmlformats.org/officeDocument/2006/relationships/hyperlink" Target="http://www.hrzone.com/perform/people/the-stark-nature-of-wisdom-and-what-you-need-to-know-to-have-more-of-it" TargetMode="External"/><Relationship Id="rId35" Type="http://schemas.openxmlformats.org/officeDocument/2006/relationships/hyperlink" Target="https://www.geographyofphilosophy.com/" TargetMode="Externa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sites.trinity.edu/osl/data-sets-and-activities/one-way-anova-activities" TargetMode="External"/><Relationship Id="rId25" Type="http://schemas.openxmlformats.org/officeDocument/2006/relationships/hyperlink" Target="https://aeon.co/essays/how-psychological-scientists-found-the-empirical-path-to-wisdom" TargetMode="External"/><Relationship Id="rId33" Type="http://schemas.openxmlformats.org/officeDocument/2006/relationships/hyperlink" Target="https://www.youtube.com/c/TheStoa" TargetMode="External"/><Relationship Id="rId38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984</TotalTime>
  <Pages>42</Pages>
  <Words>14554</Words>
  <Characters>82961</Characters>
  <Application>Microsoft Office Word</Application>
  <DocSecurity>0</DocSecurity>
  <Lines>691</Lines>
  <Paragraphs>19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973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creator>1</dc:creator>
  <cp:lastModifiedBy>Igor Grossmann</cp:lastModifiedBy>
  <cp:revision>98</cp:revision>
  <cp:lastPrinted>2022-03-31T20:50:00Z</cp:lastPrinted>
  <dcterms:created xsi:type="dcterms:W3CDTF">2021-03-19T00:08:00Z</dcterms:created>
  <dcterms:modified xsi:type="dcterms:W3CDTF">2022-05-14T02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